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r w:rsidRPr="00DA659C">
        <w:t>AUMOR-AR: Mobile Application for University Orientation Delivering Information at Point of Need</w:t>
      </w:r>
    </w:p>
    <w:p w14:paraId="4B077717" w14:textId="079F31AE" w:rsidR="007B7C7B" w:rsidRPr="00CD4AA3" w:rsidRDefault="00DA659C" w:rsidP="004C6E5E">
      <w:pPr>
        <w:pStyle w:val="MDPI13authornames"/>
      </w:pPr>
      <w:r>
        <w:t>Muhammad Nadeem</w:t>
      </w:r>
      <w:r w:rsidR="004C6E5E" w:rsidRPr="00CD4AA3">
        <w:t xml:space="preserve"> </w:t>
      </w:r>
      <w:r w:rsidR="004C6E5E" w:rsidRPr="00CD4AA3">
        <w:rPr>
          <w:vertAlign w:val="superscript"/>
        </w:rPr>
        <w:t>1</w:t>
      </w:r>
      <w:r w:rsidR="003F7759" w:rsidRPr="00CD4AA3">
        <w:rPr>
          <w:vertAlign w:val="superscript"/>
        </w:rPr>
        <w:t>,</w:t>
      </w:r>
      <w:r w:rsidR="003F7759" w:rsidRPr="00CD4AA3">
        <w:t>*</w:t>
      </w:r>
      <w:r w:rsidR="004C6E5E" w:rsidRPr="00CD4AA3">
        <w:t xml:space="preserve">, Firstname Lastname </w:t>
      </w:r>
      <w:r w:rsidR="004C6E5E" w:rsidRPr="00CD4AA3">
        <w:rPr>
          <w:vertAlign w:val="superscript"/>
        </w:rPr>
        <w:t>2</w:t>
      </w:r>
      <w:r w:rsidR="004C6E5E" w:rsidRPr="00CD4AA3">
        <w:t xml:space="preserve"> and Firstname Lastname </w:t>
      </w:r>
      <w:r w:rsidR="004C6E5E" w:rsidRPr="00CD4AA3">
        <w:rPr>
          <w:vertAlign w:val="superscript"/>
        </w:rPr>
        <w:t>2,</w:t>
      </w:r>
      <w:r w:rsidR="004C6E5E" w:rsidRPr="00CD4AA3">
        <w:t>*</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p w14:paraId="78709A39" w14:textId="77777777" w:rsidR="007B7C7B" w:rsidRPr="00CD4AA3" w:rsidRDefault="007B7C7B" w:rsidP="00E40C28">
            <w:pPr>
              <w:pStyle w:val="MDPI15academiceditor"/>
              <w:spacing w:before="0" w:after="120"/>
            </w:pPr>
            <w:r w:rsidRPr="00CD4AA3">
              <w:t>Academic Editor: Firstname Lastname</w:t>
            </w:r>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College of Engineering and Technology, American University of the Middle East, Egaila 54200, Kuwait</w:t>
      </w:r>
    </w:p>
    <w:p w14:paraId="5972DB63" w14:textId="63F253CB" w:rsidR="004C6E5E" w:rsidRPr="00CD4AA3" w:rsidRDefault="004C6E5E" w:rsidP="004C6E5E">
      <w:pPr>
        <w:pStyle w:val="MDPI16affiliation"/>
      </w:pPr>
    </w:p>
    <w:p w14:paraId="7F0DD41B" w14:textId="265ED721" w:rsidR="004C6E5E" w:rsidRPr="00CD4AA3" w:rsidRDefault="004C6E5E" w:rsidP="004C6E5E">
      <w:pPr>
        <w:pStyle w:val="MDPI16affiliation"/>
      </w:pPr>
      <w:r w:rsidRPr="00CD4AA3">
        <w:rPr>
          <w:vertAlign w:val="superscript"/>
        </w:rPr>
        <w:t>2</w:t>
      </w:r>
      <w:r w:rsidRPr="00CD4AA3">
        <w:tab/>
      </w:r>
      <w:r w:rsidRPr="00CD4AA3">
        <w:rPr>
          <w:b/>
        </w:rPr>
        <w:t>*</w:t>
      </w:r>
      <w:r w:rsidRPr="00CD4AA3">
        <w:t xml:space="preserve">Correspondence: </w:t>
      </w:r>
      <w:r w:rsidR="00DA659C" w:rsidRPr="00DA659C">
        <w:t>Muhammad.nadeem@aum.edu.kw</w:t>
      </w:r>
      <w:r w:rsidR="00DA659C">
        <w:t xml:space="preserve"> </w:t>
      </w:r>
    </w:p>
    <w:p w14:paraId="35BB6903" w14:textId="625C6416" w:rsidR="003F7759" w:rsidRPr="003F7759" w:rsidRDefault="00C30C95" w:rsidP="00246AC3">
      <w:pPr>
        <w:pStyle w:val="MDPI17abstract"/>
        <w:jc w:val="left"/>
      </w:pPr>
      <w:r w:rsidRPr="009458C1">
        <w:rPr>
          <w:b/>
        </w:rPr>
        <w:t>Abstract</w:t>
      </w:r>
      <w:r>
        <w:rPr>
          <w:b/>
        </w:rPr>
        <w:t xml:space="preserve">: </w:t>
      </w:r>
      <w:r w:rsidR="00B8345C" w:rsidRPr="00B8345C">
        <w:t>Transitioning from high school to university can be overwhelming for freshmen students, as they must adapt to new subjects, environments, and expectations while processing a vast amount of information in a very limited time.</w:t>
      </w:r>
      <w:r w:rsidR="003F7759" w:rsidRPr="003F7759">
        <w:t xml:space="preserve"> </w:t>
      </w:r>
      <w:r w:rsidR="00246AC3" w:rsidRPr="003F7759">
        <w:t>In response to this challenge, this study introduces AUM</w:t>
      </w:r>
      <w:r w:rsidR="00246AC3">
        <w:t>OR-</w:t>
      </w:r>
      <w:r w:rsidR="00246AC3" w:rsidRPr="003F7759">
        <w:t>AR, a mobile application designed to enhance university orientation using GPS and QR code technology.</w:t>
      </w:r>
      <w:r w:rsidR="003F7759" w:rsidRPr="003F7759">
        <w:t xml:space="preserve"> </w:t>
      </w:r>
      <w:r w:rsidR="00246AC3" w:rsidRPr="003F7759">
        <w:t>The application aims to provide seamless navigation, information retrieval, and campus exploration for new users.</w:t>
      </w:r>
      <w:r w:rsidR="003F7759" w:rsidRPr="003F7759">
        <w:t xml:space="preserve"> </w:t>
      </w:r>
      <w:r w:rsidR="00246AC3" w:rsidRPr="003F7759">
        <w:t>By leveraging GPS functionality, AUM</w:t>
      </w:r>
      <w:r w:rsidR="00246AC3">
        <w:t>OR-</w:t>
      </w:r>
      <w:r w:rsidR="00246AC3" w:rsidRPr="003F7759">
        <w:t>AR offers real-time location-based services, including route guidance to academic buildings, student services, and recreational facilities.</w:t>
      </w:r>
      <w:r w:rsidR="003F7759" w:rsidRPr="003F7759">
        <w:t xml:space="preserve"> </w:t>
      </w:r>
      <w:r w:rsidR="00246AC3" w:rsidRPr="003F7759">
        <w:t>QR code integration allows users to access relevant information by scanning codes at key campus locations.</w:t>
      </w:r>
      <w:r w:rsidR="003F7759" w:rsidRPr="003F7759">
        <w:t xml:space="preserve"> </w:t>
      </w:r>
      <w:r w:rsidR="00246AC3" w:rsidRPr="003F7759">
        <w:t>This study presents the development process of AUM</w:t>
      </w:r>
      <w:r w:rsidR="00246AC3">
        <w:t>OR-</w:t>
      </w:r>
      <w:r w:rsidR="00246AC3" w:rsidRPr="003F7759">
        <w:t>AR, including its conceptual framework, design considerations, and implementation plans.</w:t>
      </w:r>
      <w:r w:rsidR="003F7759" w:rsidRPr="003F7759">
        <w:t xml:space="preserve"> </w:t>
      </w:r>
      <w:r w:rsidR="00246AC3" w:rsidRPr="003F7759">
        <w:t>Furthermore, it discusses the results of user testing and evaluation, highlighting the app’s usability, effectiveness, and potential impact on the university orientation.</w:t>
      </w:r>
      <w:r w:rsidR="003F7759" w:rsidRPr="003F7759">
        <w:t xml:space="preserve"> Through its innovative features and user-friendly interface, AUM</w:t>
      </w:r>
      <w:r w:rsidR="00BB7A11">
        <w:t>OR-</w:t>
      </w:r>
      <w:r w:rsidR="003F7759" w:rsidRPr="003F7759">
        <w:t>AR demonstrates promise in facilitating a smoother transition for new students and optimizing their university experience.</w:t>
      </w:r>
    </w:p>
    <w:p w14:paraId="7BB61EE6" w14:textId="3A690411" w:rsidR="004C6E5E" w:rsidRPr="00CD4AA3" w:rsidRDefault="004C6E5E" w:rsidP="00E06FBD">
      <w:pPr>
        <w:pStyle w:val="MDPI18keywords"/>
        <w:rPr>
          <w:szCs w:val="18"/>
        </w:rPr>
      </w:pPr>
      <w:r w:rsidRPr="00CD4AA3">
        <w:rPr>
          <w:b/>
          <w:szCs w:val="18"/>
        </w:rPr>
        <w:t xml:space="preserve">Keywords: </w:t>
      </w:r>
      <w:bookmarkStart w:id="0"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0"/>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077C5FB4" w:rsidR="003F7759" w:rsidRPr="00882C40" w:rsidRDefault="003F7759" w:rsidP="003F7759">
      <w:pPr>
        <w:ind w:left="2694" w:firstLine="360"/>
      </w:pPr>
      <w:r w:rsidRPr="00882C40">
        <w:t xml:space="preserve">Every year, hundreds of thousands of students leave college and enter universities to become successful professionals. </w:t>
      </w:r>
      <w:r w:rsidR="00246AC3" w:rsidRPr="00882C40">
        <w:t>As institutions of higher learning, universities are crucial for helping students develop their intellectual capacity and prepare for workforce demands.</w:t>
      </w:r>
      <w:r w:rsidRPr="00882C40">
        <w:t xml:space="preserve"> </w:t>
      </w:r>
      <w:r w:rsidR="00246AC3" w:rsidRPr="00882C40">
        <w:t>In addition to imparting information, higher education aims to provide students with the life skills they need to succeed in the workplace and daily life (Attereya</w:t>
      </w:r>
      <w:r w:rsidR="00246AC3">
        <w:t xml:space="preserve">, </w:t>
      </w:r>
      <w:r w:rsidR="00246AC3" w:rsidRPr="00882C40">
        <w:t>2021).</w:t>
      </w:r>
      <w:r w:rsidRPr="00882C40">
        <w:t xml:space="preserve"> </w:t>
      </w:r>
      <w:r w:rsidR="00246AC3" w:rsidRPr="00882C40">
        <w:t>University orientation programs serve as critical transitional experiences for new students entering higher-education institutions.</w:t>
      </w:r>
      <w:r w:rsidRPr="00882C40">
        <w:t xml:space="preserve"> </w:t>
      </w:r>
      <w:r w:rsidR="00246AC3" w:rsidRPr="00882C40">
        <w:t>Students who participated in this program often performed better academically than those who did not attend the orientation</w:t>
      </w:r>
      <w:r w:rsidR="00246AC3">
        <w:t xml:space="preserve"> </w:t>
      </w:r>
      <w:r w:rsidR="00246AC3" w:rsidRPr="00882C40">
        <w:t>program.</w:t>
      </w:r>
      <w:r w:rsidRPr="00882C40">
        <w:t xml:space="preserve"> </w:t>
      </w:r>
      <w:r w:rsidR="00246AC3" w:rsidRPr="00882C40">
        <w:t>Psychological support, academic understanding, and social integration are crucial for effective adaptation.</w:t>
      </w:r>
      <w:r w:rsidRPr="00882C40">
        <w:t xml:space="preserve"> Orientation not only motivates students but also helps them build solid social networks and adjust to the academic environment more effectively (Mohazana</w:t>
      </w:r>
      <w:r w:rsidR="00E40C28">
        <w:t>, xxxx</w:t>
      </w:r>
      <w:r w:rsidRPr="00882C40">
        <w:t xml:space="preserve">). </w:t>
      </w:r>
    </w:p>
    <w:p w14:paraId="16D0BB2D" w14:textId="3AE6BFF7" w:rsidR="003F7759" w:rsidRPr="00882C40" w:rsidRDefault="00246AC3" w:rsidP="003F7759">
      <w:pPr>
        <w:ind w:left="2694" w:firstLine="360"/>
      </w:pPr>
      <w:r w:rsidRPr="00882C40">
        <w:t>Although valuable, traditional orientation methods may not always adequately address the diverse needs and preferences of modern learners</w:t>
      </w:r>
      <w:r>
        <w:t xml:space="preserve"> and may be expensive</w:t>
      </w:r>
      <w:r w:rsidRPr="00882C40">
        <w:t>.</w:t>
      </w:r>
      <w:r w:rsidR="003F7759" w:rsidRPr="00882C40">
        <w:t xml:space="preserve"> </w:t>
      </w:r>
      <w:r w:rsidR="003F7759">
        <w:t xml:space="preserve">For </w:t>
      </w:r>
      <w:r w:rsidR="003F7759">
        <w:lastRenderedPageBreak/>
        <w:t>example, orientation fees in the U.S. range from $100 to over $500 per student, with UNC-</w:t>
      </w:r>
      <w:r w:rsidR="00C30C95">
        <w:t>Chapel Hill charged $232 and Stanford $525.</w:t>
      </w:r>
      <w:r w:rsidR="003F7759">
        <w:t xml:space="preserve"> Program budgets often exceed $250,000, reaching $1 million at institutions such as the University of Oregon. </w:t>
      </w:r>
      <w:r>
        <w:t>Canadian orientation fees average C$90 (~US$63), funded through student fees and university support.</w:t>
      </w:r>
      <w:r w:rsidR="003F7759">
        <w:t xml:space="preserve"> </w:t>
      </w:r>
      <w:r>
        <w:t>Australia uses the Student Services Fee for free "O-Week" events (Education Department Australia).</w:t>
      </w:r>
      <w:r w:rsidR="003F7759">
        <w:t xml:space="preserve"> </w:t>
      </w:r>
      <w:r>
        <w:t>European orientations are typically free and funded by universities and student unions in the EU.</w:t>
      </w:r>
      <w:r w:rsidR="003F7759">
        <w:t xml:space="preserve"> Larger institutions, especially in the U.S., spend more due to larger intakes, while smaller and non-U.S. universities use modest funding models to manage their budgets. </w:t>
      </w:r>
      <w:r>
        <w:t>Orientation is a valuable investment in students’ success.</w:t>
      </w:r>
      <w:r w:rsidR="003F7759">
        <w:t xml:space="preserve"> </w:t>
      </w:r>
      <w:r w:rsidRPr="00882C40">
        <w:t>In recent years, advancements in mobile technology have opened new avenues for enhancing the orientation process of new employees.</w:t>
      </w:r>
      <w:r w:rsidR="003F7759" w:rsidRPr="00882C40">
        <w:t xml:space="preserve"> </w:t>
      </w:r>
      <w:r w:rsidRPr="00882C40">
        <w:t>Mobile applications have emerged as powerful tools for delivering personalized and interactive experiences to higher education students.</w:t>
      </w:r>
      <w:r w:rsidR="003F7759" w:rsidRPr="00882C40">
        <w:t xml:space="preserve"> </w:t>
      </w:r>
      <w:r w:rsidRPr="00882C40">
        <w:t>By leveraging features such as GPS navigation and QR code scanning, mobile applications can revolutionize students’ engagement with university environments.</w:t>
      </w:r>
      <w:r w:rsidR="003F7759" w:rsidRPr="00882C40">
        <w:t xml:space="preserve"> The integration of augmented reality (AR) technology further extends the capabilities of mobile applications by offering immersive and interactive experiences that blend digital content with the physical world. </w:t>
      </w:r>
      <w:r w:rsidRPr="00882C40">
        <w:t>By overlaying virtual information in real-world environments, AR applications can provide students with contextualized guidance, information, and engagement opportunities during university orientation.</w:t>
      </w:r>
      <w:r w:rsidR="003F7759" w:rsidRPr="00882C40">
        <w:t xml:space="preserve"> The global augmented reality market size was estimated at USD 83.65 billion in 2024 and is expected to grow at a CAGR of 37.9% between 2025 and 2030.</w:t>
      </w:r>
    </w:p>
    <w:p w14:paraId="60A96AA3" w14:textId="03E3C5A9" w:rsidR="003F7759" w:rsidRPr="00882C40" w:rsidRDefault="003F7759" w:rsidP="003F7759">
      <w:pPr>
        <w:ind w:left="2694" w:firstLine="360"/>
      </w:pPr>
      <w:r>
        <w:t xml:space="preserve">Furthermore, </w:t>
      </w:r>
      <w:r w:rsidR="00E40C28">
        <w:t>c</w:t>
      </w:r>
      <w:r w:rsidRPr="00AE7F0D">
        <w:t xml:space="preserve">ampus life often feels like a survival challenge: students race between buildings, get lost indoors, and juggle multiple apps that do not show what is inside a building or how to reach services on time. </w:t>
      </w:r>
      <w:r w:rsidR="00246AC3" w:rsidRPr="00AE7F0D">
        <w:t>The result is not just tardiness; it is a steady drain on energy, productivity, mental clarity and confidence.</w:t>
      </w:r>
      <w:r w:rsidRPr="00AE7F0D">
        <w:t xml:space="preserve"> </w:t>
      </w:r>
      <w:r w:rsidR="00246AC3" w:rsidRPr="00AE7F0D">
        <w:t>This is less a time-management issue than a design problem, revealing the need for a smarter, student-centric tool to assist teachers in their work.</w:t>
      </w:r>
      <w:r w:rsidRPr="00AE7F0D">
        <w:t xml:space="preserve"> AUM</w:t>
      </w:r>
      <w:r w:rsidR="000E1C09">
        <w:t>OR-</w:t>
      </w:r>
      <w:r w:rsidRPr="00AE7F0D">
        <w:t xml:space="preserve">AR addresses this by serving as a personalized campus companion: AR “radar” highlights nearby labs, classrooms, study zones, cafés, and library rooms; floating labels show names and distances; QR scans open videos, documents, websites, room maps, and booking pages; and quizzes reinforce orientation knowledge. </w:t>
      </w:r>
      <w:r w:rsidR="00246AC3" w:rsidRPr="00AE7F0D">
        <w:t>In short, AUM</w:t>
      </w:r>
      <w:r w:rsidR="00246AC3">
        <w:t>OR-</w:t>
      </w:r>
      <w:r w:rsidR="00246AC3" w:rsidRPr="00AE7F0D">
        <w:t>AR unifies wayfinding and information access to make daily academic life faster, smarter, and calmer, avoiding the chaotic, inefficient days that occur without it.</w:t>
      </w:r>
    </w:p>
    <w:p w14:paraId="5E6CDF62" w14:textId="3BF1E652" w:rsidR="003F7759" w:rsidRPr="00882C40" w:rsidRDefault="00246AC3" w:rsidP="003F7759">
      <w:pPr>
        <w:ind w:left="2694" w:firstLine="360"/>
      </w:pPr>
      <w:r w:rsidRPr="00882C40">
        <w:t>This research was motivated by the recognition of the challenges faced by new students during the orientation process and the potential of MAR technology to address these challenges.</w:t>
      </w:r>
      <w:r w:rsidR="003F7759" w:rsidRPr="00882C40">
        <w:t xml:space="preserve"> </w:t>
      </w:r>
      <w:r w:rsidRPr="00882C40">
        <w:t>By developing a GPS and QR code-based AR mobile application tailored specifically for university orientation, we aim to provide incoming students with a seamless and intuitive tool for navigating the campus, accessing relevant information, and fostering a sense of connection with their academic community.</w:t>
      </w:r>
      <w:r w:rsidR="003F7759">
        <w:t xml:space="preserve"> </w:t>
      </w:r>
      <w:r w:rsidRPr="00882C40">
        <w:t>This study explored the feasibility, effectiveness, and impact of integrating global positioning system (GPS) and quick response (QR) code technologies with augmented reality (AR) capabilities in the context of university orientation.</w:t>
      </w:r>
      <w:r w:rsidR="003F7759" w:rsidRPr="00882C40">
        <w:t xml:space="preserve"> By addressing this gap in the literature, we aim to contribute valuable insights and practical solutions to enhance the orientation experience of new students and support their successful transition into university life.</w:t>
      </w:r>
    </w:p>
    <w:p w14:paraId="11C28939" w14:textId="77777777" w:rsidR="003F7759" w:rsidRPr="00882C40" w:rsidRDefault="003F7759" w:rsidP="003F7759">
      <w:pPr>
        <w:ind w:left="2694" w:firstLine="360"/>
      </w:pPr>
    </w:p>
    <w:p w14:paraId="6F170248"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Research Problem and Objectives</w:t>
      </w:r>
    </w:p>
    <w:p w14:paraId="284C00D4" w14:textId="12023CAB" w:rsidR="003F7759" w:rsidRPr="003F7759" w:rsidRDefault="00246AC3" w:rsidP="005E560D">
      <w:pPr>
        <w:ind w:left="2694" w:firstLine="360"/>
      </w:pPr>
      <w:r w:rsidRPr="003F7759">
        <w:t>University orientation programs often face challenges in effectively assisting new students in navigating campus facilities, accessing relevant information, and fostering a sense of belonging among them.</w:t>
      </w:r>
      <w:r w:rsidR="003F7759" w:rsidRPr="003F7759">
        <w:t xml:space="preserve"> Traditional methods may not fully cater to the diverse needs and preferences of modern learners, leading to inefficiencies and gaps in the orientation process.</w:t>
      </w:r>
      <w:r w:rsidR="005E560D">
        <w:t xml:space="preserve"> </w:t>
      </w:r>
      <w:r w:rsidRPr="003F7759">
        <w:t>The objectives of this study were as follows.</w:t>
      </w:r>
    </w:p>
    <w:p w14:paraId="06C88C6D" w14:textId="1F2378B1" w:rsidR="003F7759" w:rsidRPr="003F7759" w:rsidRDefault="00246AC3" w:rsidP="005E1DA0">
      <w:pPr>
        <w:pStyle w:val="ListParagraph"/>
        <w:numPr>
          <w:ilvl w:val="0"/>
          <w:numId w:val="29"/>
        </w:numPr>
        <w:ind w:left="3119"/>
        <w:rPr>
          <w:rFonts w:ascii="Palatino Linotype" w:hAnsi="Palatino Linotype"/>
          <w:sz w:val="20"/>
          <w:szCs w:val="20"/>
        </w:rPr>
      </w:pPr>
      <w:r>
        <w:t>This study involved the design and development</w:t>
      </w:r>
      <w:r w:rsidRPr="003F7759">
        <w:t xml:space="preserve"> of a mobile application that integrates GPS navigation, QR code scanning, and augmented reality (AR) features to facilitate university orientation for incoming students.</w:t>
      </w:r>
    </w:p>
    <w:p w14:paraId="545927B8" w14:textId="5608E2C4" w:rsidR="003F7759" w:rsidRPr="003F7759" w:rsidRDefault="003F7759" w:rsidP="005E1DA0">
      <w:pPr>
        <w:pStyle w:val="ListParagraph"/>
        <w:numPr>
          <w:ilvl w:val="0"/>
          <w:numId w:val="29"/>
        </w:numPr>
        <w:ind w:left="3119"/>
        <w:rPr>
          <w:rFonts w:ascii="Palatino Linotype" w:hAnsi="Palatino Linotype"/>
          <w:sz w:val="20"/>
          <w:szCs w:val="20"/>
        </w:rPr>
      </w:pPr>
      <w:r w:rsidRPr="003F7759">
        <w:rPr>
          <w:rFonts w:ascii="Palatino Linotype" w:hAnsi="Palatino Linotype"/>
          <w:sz w:val="20"/>
          <w:szCs w:val="20"/>
        </w:rPr>
        <w:t>Curat</w:t>
      </w:r>
      <w:r w:rsidR="00E40C28">
        <w:rPr>
          <w:rFonts w:ascii="Palatino Linotype" w:hAnsi="Palatino Linotype"/>
          <w:sz w:val="20"/>
          <w:szCs w:val="20"/>
        </w:rPr>
        <w:t>ing</w:t>
      </w:r>
      <w:r w:rsidRPr="003F7759">
        <w:rPr>
          <w:rFonts w:ascii="Palatino Linotype" w:hAnsi="Palatino Linotype"/>
          <w:sz w:val="20"/>
          <w:szCs w:val="20"/>
        </w:rPr>
        <w:t xml:space="preserve"> and organiz</w:t>
      </w:r>
      <w:r w:rsidR="00E40C28">
        <w:rPr>
          <w:rFonts w:ascii="Palatino Linotype" w:hAnsi="Palatino Linotype"/>
          <w:sz w:val="20"/>
          <w:szCs w:val="20"/>
        </w:rPr>
        <w:t>ing</w:t>
      </w:r>
      <w:r w:rsidRPr="003F7759">
        <w:rPr>
          <w:rFonts w:ascii="Palatino Linotype" w:hAnsi="Palatino Linotype"/>
          <w:sz w:val="20"/>
          <w:szCs w:val="20"/>
        </w:rPr>
        <w:t xml:space="preserve"> educational content, campus maps, event schedules, and other orientation materials within the mobile application for easy access and retrieval by students.</w:t>
      </w:r>
    </w:p>
    <w:p w14:paraId="7B558EC3" w14:textId="21D85386" w:rsidR="003F7759" w:rsidRPr="003F7759" w:rsidRDefault="00246AC3" w:rsidP="005E1DA0">
      <w:pPr>
        <w:pStyle w:val="ListParagraph"/>
        <w:numPr>
          <w:ilvl w:val="0"/>
          <w:numId w:val="29"/>
        </w:numPr>
        <w:ind w:left="3119"/>
        <w:rPr>
          <w:rFonts w:ascii="Palatino Linotype" w:hAnsi="Palatino Linotype"/>
          <w:sz w:val="20"/>
          <w:szCs w:val="20"/>
        </w:rPr>
      </w:pPr>
      <w:r>
        <w:t>Conducting u</w:t>
      </w:r>
      <w:r w:rsidRPr="003F7759">
        <w:t>sability testing and user feedback sessions to assess the ease of use, functionality, and user experience of GPS-and QR code-based AR mobile applications.</w:t>
      </w:r>
    </w:p>
    <w:p w14:paraId="1C52D5A3" w14:textId="2FBDFF78" w:rsidR="003F7759" w:rsidRPr="003F7759" w:rsidRDefault="0027592B"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t>Measuring t</w:t>
      </w:r>
      <w:r w:rsidR="003F7759" w:rsidRPr="003F7759">
        <w:rPr>
          <w:rFonts w:ascii="Palatino Linotype" w:hAnsi="Palatino Linotype"/>
          <w:sz w:val="20"/>
          <w:szCs w:val="20"/>
        </w:rPr>
        <w:t>he effectiveness of the application in supporting new students' orientation experience, including their ability to navigate campuses, access information, and engage with orientation materials</w:t>
      </w:r>
    </w:p>
    <w:p w14:paraId="30DA9F5D" w14:textId="77777777" w:rsidR="003F7759" w:rsidRPr="003F7759" w:rsidRDefault="003F7759" w:rsidP="003F7759">
      <w:pPr>
        <w:pStyle w:val="ListParagraph"/>
        <w:ind w:left="2694"/>
        <w:rPr>
          <w:rFonts w:ascii="Palatino Linotype" w:hAnsi="Palatino Linotype"/>
          <w:sz w:val="20"/>
          <w:szCs w:val="20"/>
        </w:rPr>
      </w:pPr>
    </w:p>
    <w:p w14:paraId="4E2081C2"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Significance of Study</w:t>
      </w:r>
    </w:p>
    <w:p w14:paraId="501EDA8C" w14:textId="66F9FD2F" w:rsidR="003F7759" w:rsidRPr="003F7759" w:rsidRDefault="00C30C95" w:rsidP="003F7759">
      <w:pPr>
        <w:ind w:left="2694" w:firstLine="360"/>
        <w:rPr>
          <w:color w:val="0D0D0D"/>
          <w:shd w:val="clear" w:color="auto" w:fill="FFFFFF"/>
        </w:rPr>
      </w:pPr>
      <w:r w:rsidRPr="003F7759">
        <w:t>Mobile applications allow students to access educational content anytime and anywhere using their smartphones or tablets.</w:t>
      </w:r>
      <w:r w:rsidR="003F7759" w:rsidRPr="003F7759">
        <w:t xml:space="preserve"> </w:t>
      </w:r>
      <w:r w:rsidRPr="003F7759">
        <w:t>This level of accessibility enables flexible learning opportunities and accommodates the diverse schedules and preferences of students.</w:t>
      </w:r>
      <w:r w:rsidR="003F7759" w:rsidRPr="003F7759">
        <w:t xml:space="preserve"> </w:t>
      </w:r>
      <w:r w:rsidRPr="003F7759">
        <w:t>Implementing QR code scanning functionality empower</w:t>
      </w:r>
      <w:r>
        <w:t>s</w:t>
      </w:r>
      <w:r w:rsidRPr="003F7759">
        <w:t xml:space="preserve"> new students to </w:t>
      </w:r>
      <w:r>
        <w:t xml:space="preserve">have </w:t>
      </w:r>
      <w:r w:rsidRPr="003F7759">
        <w:t xml:space="preserve">convenient on-demand access </w:t>
      </w:r>
      <w:r>
        <w:t xml:space="preserve">to </w:t>
      </w:r>
      <w:r w:rsidRPr="003F7759">
        <w:t>relevant information and resources, thereby facilitating a smoother transition into university life.</w:t>
      </w:r>
      <w:r w:rsidR="003F7759" w:rsidRPr="003F7759">
        <w:t xml:space="preserve"> </w:t>
      </w:r>
      <w:r w:rsidR="003F7759" w:rsidRPr="003F7759">
        <w:rPr>
          <w:color w:val="0D0D0D"/>
          <w:shd w:val="clear" w:color="auto" w:fill="FFFFFF"/>
        </w:rPr>
        <w:t xml:space="preserve">Augmented reality (AR) technology is used to create immersive and interactive experiences that engage new students in their campus environment, fostering a sense of connection and belonging to the university. </w:t>
      </w:r>
      <w:r w:rsidR="00A44663">
        <w:rPr>
          <w:color w:val="0D0D0D"/>
          <w:shd w:val="clear" w:color="auto" w:fill="FFFFFF"/>
        </w:rPr>
        <w:t>This study</w:t>
      </w:r>
      <w:r w:rsidR="00A44663" w:rsidRPr="003F7759">
        <w:rPr>
          <w:color w:val="0D0D0D"/>
          <w:shd w:val="clear" w:color="auto" w:fill="FFFFFF"/>
        </w:rPr>
        <w:t xml:space="preserve"> provides valuable insights and practical solutions for enhancing university orientation practices through the development and evaluation of a GPS-and QR code-based AR mobile application.</w:t>
      </w:r>
    </w:p>
    <w:p w14:paraId="4AB31C5A" w14:textId="43252846" w:rsidR="003F7759" w:rsidRPr="003F7759" w:rsidRDefault="00A44663" w:rsidP="003F7759">
      <w:pPr>
        <w:ind w:left="2694" w:firstLine="360"/>
        <w:rPr>
          <w:color w:val="0D0D0D"/>
          <w:shd w:val="clear" w:color="auto" w:fill="FFFFFF"/>
        </w:rPr>
      </w:pPr>
      <w:r w:rsidRPr="003F7759">
        <w:rPr>
          <w:color w:val="0D0D0D"/>
          <w:shd w:val="clear" w:color="auto" w:fill="FFFFFF"/>
        </w:rPr>
        <w:t>The remainder of this paper is organized as follows:</w:t>
      </w:r>
      <w:r w:rsidR="003F7759" w:rsidRPr="003F7759">
        <w:rPr>
          <w:color w:val="0D0D0D"/>
          <w:shd w:val="clear" w:color="auto" w:fill="FFFFFF"/>
        </w:rPr>
        <w:t xml:space="preserve"> Section 2 reviews the related work on university orientation and navigation systems, focusing on the use of GPS, QR codes, and machine learning technologies. </w:t>
      </w:r>
      <w:r w:rsidRPr="003F7759">
        <w:rPr>
          <w:color w:val="0D0D0D"/>
          <w:shd w:val="clear" w:color="auto" w:fill="FFFFFF"/>
        </w:rPr>
        <w:t>Section 3 outlines the proposed methodology, detailing each of the system's key modules, including location tracking, QR code scanning, and an overview of the implementation process, highlighting the integration of GPS and QR code technologies.</w:t>
      </w:r>
      <w:r w:rsidR="003F7759" w:rsidRPr="003F7759">
        <w:rPr>
          <w:color w:val="0D0D0D"/>
          <w:shd w:val="clear" w:color="auto" w:fill="FFFFFF"/>
        </w:rPr>
        <w:t xml:space="preserve"> </w:t>
      </w:r>
      <w:r w:rsidR="00246AC3" w:rsidRPr="003F7759">
        <w:rPr>
          <w:color w:val="0D0D0D"/>
          <w:shd w:val="clear" w:color="auto" w:fill="FFFFFF"/>
        </w:rPr>
        <w:t xml:space="preserve">In Section </w:t>
      </w:r>
      <w:r w:rsidR="00246AC3">
        <w:rPr>
          <w:color w:val="0D0D0D"/>
          <w:shd w:val="clear" w:color="auto" w:fill="FFFFFF"/>
        </w:rPr>
        <w:t>4</w:t>
      </w:r>
      <w:r w:rsidR="00246AC3" w:rsidRPr="003F7759">
        <w:rPr>
          <w:color w:val="0D0D0D"/>
          <w:shd w:val="clear" w:color="auto" w:fill="FFFFFF"/>
        </w:rPr>
        <w:t>, the results are presented</w:t>
      </w:r>
      <w:r w:rsidR="00246AC3">
        <w:rPr>
          <w:color w:val="0D0D0D"/>
          <w:shd w:val="clear" w:color="auto" w:fill="FFFFFF"/>
        </w:rPr>
        <w:t>, followed by a discussion in</w:t>
      </w:r>
      <w:r w:rsidR="00246AC3" w:rsidRPr="003F7759">
        <w:rPr>
          <w:color w:val="0D0D0D"/>
          <w:shd w:val="clear" w:color="auto" w:fill="FFFFFF"/>
        </w:rPr>
        <w:t xml:space="preserve"> Section 6.</w:t>
      </w:r>
      <w:r w:rsidR="003F7759" w:rsidRPr="003F7759">
        <w:rPr>
          <w:color w:val="0D0D0D"/>
          <w:shd w:val="clear" w:color="auto" w:fill="FFFFFF"/>
        </w:rPr>
        <w:t xml:space="preserve"> Finally, Section 7 offers conclusions and proposes areas for future work, such as potential improvements and broader applications of the system.</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0637B7">
      <w:pPr>
        <w:pStyle w:val="ListParagraph"/>
        <w:numPr>
          <w:ilvl w:val="0"/>
          <w:numId w:val="25"/>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17A1ED7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Overview of University Orientation Practices</w:t>
      </w:r>
    </w:p>
    <w:p w14:paraId="41BF888C" w14:textId="613A9267" w:rsidR="009604B8" w:rsidRDefault="003F7759" w:rsidP="009604B8">
      <w:pPr>
        <w:ind w:left="2694" w:firstLine="360"/>
      </w:pPr>
      <w:r w:rsidRPr="003F7759">
        <w:lastRenderedPageBreak/>
        <w:t xml:space="preserve">University orientation programs play a crucial role in facilitating new students’ transition into the academic community. </w:t>
      </w:r>
      <w:r w:rsidR="00A44663" w:rsidRPr="003F7759">
        <w:t>These programs are designed to provide incoming studentss with essential information, resources, and support to help them acclimatize to campus life and succeed in their academic endeavors.</w:t>
      </w:r>
      <w:r w:rsidR="009604B8">
        <w:t xml:space="preserve"> </w:t>
      </w:r>
      <w:r w:rsidRPr="003F7759">
        <w:t xml:space="preserve">Orientation sessions are typically held before the start of the academic term and provide new students with an introduction to the university's policies, procedures, and academic requirements. </w:t>
      </w:r>
      <w:r w:rsidR="00246AC3" w:rsidRPr="003F7759">
        <w:t>These sessions may include presentations</w:t>
      </w:r>
      <w:r w:rsidR="00246AC3">
        <w:t>, campus tours, information sessions, resource fairs, advising sessions, mentorship programs, and campus events and activities.</w:t>
      </w:r>
      <w:r w:rsidR="009604B8">
        <w:t xml:space="preserve"> </w:t>
      </w:r>
    </w:p>
    <w:p w14:paraId="7E2C0C5C" w14:textId="76D98FFA" w:rsidR="003F7759" w:rsidRPr="003F7759" w:rsidRDefault="00246AC3" w:rsidP="005432EC">
      <w:pPr>
        <w:ind w:left="2694" w:firstLine="360"/>
      </w:pPr>
      <w:r>
        <w:t xml:space="preserve">Presentations </w:t>
      </w:r>
      <w:r w:rsidRPr="003F7759">
        <w:t>by university officials, faculty members, and student leaders</w:t>
      </w:r>
      <w:r>
        <w:t xml:space="preserve"> are designed to welcome students and provide initial contact with the administrative team</w:t>
      </w:r>
      <w:r w:rsidRPr="003F7759">
        <w:t>.</w:t>
      </w:r>
      <w:r w:rsidR="003F7759" w:rsidRPr="003F7759">
        <w:t xml:space="preserve"> </w:t>
      </w:r>
      <w:r w:rsidRPr="003F7759">
        <w:t>Campus tours are organized to familiarize new students with the physical layout of the campus, including academic buildings, residence halls, dining facilities, and recreational areas.</w:t>
      </w:r>
      <w:r w:rsidR="003F7759" w:rsidRPr="003F7759">
        <w:t xml:space="preserve"> </w:t>
      </w:r>
      <w:r w:rsidRPr="003F7759">
        <w:t>These tours often highlight key campus landmarks and points of interest for students.</w:t>
      </w:r>
      <w:r w:rsidR="003F7759" w:rsidRPr="003F7759">
        <w:t xml:space="preserve"> </w:t>
      </w:r>
      <w:r w:rsidRPr="003F7759">
        <w:t>Information sessions cover a wide range of topics relevant to student life, including academic advising, course registration, financial aid, campus safety, and student support services.</w:t>
      </w:r>
      <w:r w:rsidR="003F7759" w:rsidRPr="003F7759">
        <w:t xml:space="preserve"> </w:t>
      </w:r>
      <w:r w:rsidRPr="003F7759">
        <w:t>These sessions aimed to address the common questions and concerns of new students regarding the program.</w:t>
      </w:r>
      <w:r w:rsidR="003F7759" w:rsidRPr="003F7759">
        <w:t xml:space="preserve"> Resource fairs bring together various campus departments, organizations, and services to provide new students with information and resources. </w:t>
      </w:r>
      <w:r w:rsidRPr="003F7759">
        <w:t>Students have the opportunity to learn about academic programs, extracurricular activities, health and wellness services, and campus participation.</w:t>
      </w:r>
      <w:r w:rsidR="003F7759" w:rsidRPr="003F7759">
        <w:t xml:space="preserve"> </w:t>
      </w:r>
      <w:r w:rsidRPr="003F7759">
        <w:t>Academic advising sessions help new students plan their academic schedules, select courses, and set educational goals.</w:t>
      </w:r>
      <w:r w:rsidR="003F7759" w:rsidRPr="003F7759">
        <w:t xml:space="preserve"> </w:t>
      </w:r>
      <w:r w:rsidRPr="003F7759">
        <w:t>Advisors provide guidance on degree requirements, course sequencing, and academic policies.</w:t>
      </w:r>
      <w:r w:rsidR="003F7759" w:rsidRPr="003F7759">
        <w:t xml:space="preserve"> </w:t>
      </w:r>
      <w:r w:rsidRPr="003F7759">
        <w:t>Peer mentorship programs pair new students with experienced peers who can offer guidance, support, and advice throughout their transition to the university.</w:t>
      </w:r>
      <w:r w:rsidR="003F7759" w:rsidRPr="003F7759">
        <w:t xml:space="preserve"> </w:t>
      </w:r>
      <w:r w:rsidRPr="003F7759">
        <w:t>Peer mentors may assist students with academic planning, campus navigation and social integration.</w:t>
      </w:r>
      <w:r w:rsidR="003F7759" w:rsidRPr="003F7759">
        <w:t xml:space="preserve"> </w:t>
      </w:r>
      <w:r w:rsidRPr="003F7759">
        <w:t>Orientation events and activities provide opportunities for new students to connect with their peers, build relationships, and engage in campus life.</w:t>
      </w:r>
      <w:r w:rsidR="003F7759" w:rsidRPr="003F7759">
        <w:t xml:space="preserve"> </w:t>
      </w:r>
      <w:r w:rsidRPr="003F7759">
        <w:t>These may include social gatherings, recreational outings, team-building exercises, and cultural celebrations.</w:t>
      </w:r>
      <w:r w:rsidR="003F7759" w:rsidRPr="003F7759">
        <w:t xml:space="preserve"> </w:t>
      </w:r>
      <w:r w:rsidRPr="003F7759">
        <w:t xml:space="preserve">Many universities </w:t>
      </w:r>
      <w:r>
        <w:t xml:space="preserve">also </w:t>
      </w:r>
      <w:r w:rsidRPr="003F7759">
        <w:t>offer online orientation resources, such as webinars, videos, and interactive modules, to supplement in-person orientation sessions.</w:t>
      </w:r>
      <w:r w:rsidR="003F7759" w:rsidRPr="003F7759">
        <w:t xml:space="preserve"> </w:t>
      </w:r>
      <w:r w:rsidRPr="003F7759">
        <w:t>These resources allow students to access information at their own pace and schedules.</w:t>
      </w:r>
    </w:p>
    <w:p w14:paraId="7AE32DDD" w14:textId="77777777" w:rsidR="003F7759" w:rsidRPr="003F7759" w:rsidRDefault="003F7759" w:rsidP="003F7759">
      <w:pPr>
        <w:ind w:left="2694" w:firstLine="360"/>
        <w:rPr>
          <w:color w:val="0D0D0D"/>
          <w:shd w:val="clear" w:color="auto" w:fill="FFFFFF"/>
        </w:rPr>
      </w:pPr>
    </w:p>
    <w:p w14:paraId="78636EA5"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1998976C" w14:textId="755ABEF8"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bile applications have significantly transformed educational practices, reshaping how students’ access, engage with, and process educational content. The widespread use of smartphones and tablets has created flexible, interactive, and personalized learning experiences that go beyond the limitations of traditional classrooms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 Naveed et al., 2023)</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This popularity has also engaged more research in the field; a recent systematic review of Scopus-indexed literature indicates a substantial increase in mobile learning research between 2018 and 2022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Mercan et al., 2024)</w:t>
      </w:r>
      <w:r w:rsidR="00246AC3" w:rsidRPr="003F7759">
        <w:rPr>
          <w:color w:val="0D0D0D"/>
          <w:shd w:val="clear" w:color="auto" w:fill="FFFFFF"/>
        </w:rPr>
        <w:fldChar w:fldCharType="end"/>
      </w:r>
      <w:r w:rsidR="00246AC3" w:rsidRPr="003F7759">
        <w:rPr>
          <w:color w:val="0D0D0D"/>
          <w:shd w:val="clear" w:color="auto" w:fill="FFFFFF"/>
        </w:rPr>
        <w:t>.</w:t>
      </w:r>
    </w:p>
    <w:p w14:paraId="0DF5B7DE" w14:textId="285DB741" w:rsidR="003F7759" w:rsidRPr="003F7759" w:rsidRDefault="00246AC3" w:rsidP="003F7759">
      <w:pPr>
        <w:ind w:left="2694" w:firstLine="360"/>
        <w:rPr>
          <w:color w:val="0D0D0D"/>
          <w:shd w:val="clear" w:color="auto" w:fill="FFFFFF"/>
        </w:rPr>
      </w:pPr>
      <w:r w:rsidRPr="003F7759">
        <w:rPr>
          <w:color w:val="0D0D0D"/>
          <w:shd w:val="clear" w:color="auto" w:fill="FFFFFF"/>
        </w:rPr>
        <w:t>The accessibility offered by mobile devices enables students to engage with educational content anytime and anywhere, effectively overcoming the geographical and temporal barriers to learning.</w:t>
      </w:r>
      <w:r w:rsidR="003F7759" w:rsidRPr="003F7759">
        <w:rPr>
          <w:color w:val="0D0D0D"/>
          <w:shd w:val="clear" w:color="auto" w:fill="FFFFFF"/>
        </w:rPr>
        <w:t xml:space="preserve"> </w:t>
      </w:r>
      <w:r w:rsidRPr="003F7759">
        <w:rPr>
          <w:color w:val="0D0D0D"/>
          <w:shd w:val="clear" w:color="auto" w:fill="FFFFFF"/>
        </w:rPr>
        <w:t xml:space="preserve">This flexibility is particularly crucial in higher education, where students often balance multiple responsibilities and benefit from adaptive </w:t>
      </w:r>
      <w:r w:rsidRPr="003F7759">
        <w:rPr>
          <w:color w:val="0D0D0D"/>
          <w:shd w:val="clear" w:color="auto" w:fill="FFFFFF"/>
        </w:rPr>
        <w:lastRenderedPageBreak/>
        <w:t xml:space="preserve">learning solutions </w:t>
      </w:r>
      <w:r w:rsidRPr="003F7759">
        <w:rPr>
          <w:color w:val="0D0D0D"/>
          <w:shd w:val="clear" w:color="auto" w:fill="FFFFFF"/>
        </w:rPr>
        <w:fldChar w:fldCharType="begin"/>
      </w:r>
      <w:r w:rsidRPr="003F7759">
        <w:rPr>
          <w:color w:val="0D0D0D"/>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w:t>
      </w:r>
      <w:r w:rsidR="003F7759" w:rsidRPr="003F7759">
        <w:rPr>
          <w:color w:val="0D0D0D"/>
          <w:shd w:val="clear" w:color="auto" w:fill="FFFFFF"/>
        </w:rPr>
        <w:t xml:space="preserve"> </w:t>
      </w:r>
      <w:r w:rsidR="00A44663" w:rsidRPr="003F7759">
        <w:rPr>
          <w:color w:val="0D0D0D"/>
          <w:shd w:val="clear" w:color="auto" w:fill="FFFFFF"/>
        </w:rPr>
        <w:t xml:space="preserve">Mobile applications provide easy access to resources suchh  as texts, instructional videos, discussions, and assignments, which substantially enhance student engagement and motivation </w:t>
      </w:r>
      <w:r w:rsidR="00A44663" w:rsidRPr="003F7759">
        <w:rPr>
          <w:color w:val="0D0D0D"/>
          <w:shd w:val="clear" w:color="auto" w:fill="FFFFFF"/>
        </w:rPr>
        <w:fldChar w:fldCharType="begin"/>
      </w:r>
      <w:r w:rsidR="00A44663" w:rsidRPr="003F7759">
        <w:rPr>
          <w:color w:val="0D0D0D"/>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00A44663" w:rsidRPr="003F7759">
        <w:rPr>
          <w:color w:val="0D0D0D"/>
          <w:shd w:val="clear" w:color="auto" w:fill="FFFFFF"/>
        </w:rPr>
        <w:fldChar w:fldCharType="separate"/>
      </w:r>
      <w:r w:rsidR="00A44663" w:rsidRPr="003F7759">
        <w:rPr>
          <w:color w:val="0D0D0D"/>
          <w:shd w:val="clear" w:color="auto" w:fill="FFFFFF"/>
        </w:rPr>
        <w:t>(Briz-Ponce et al., 2017)</w:t>
      </w:r>
      <w:r w:rsidR="00A44663" w:rsidRPr="003F7759">
        <w:rPr>
          <w:color w:val="0D0D0D"/>
          <w:shd w:val="clear" w:color="auto" w:fill="FFFFFF"/>
        </w:rPr>
        <w:fldChar w:fldCharType="end"/>
      </w:r>
      <w:r w:rsidR="00A44663" w:rsidRPr="003F7759">
        <w:rPr>
          <w:color w:val="0D0D0D"/>
          <w:shd w:val="clear" w:color="auto" w:fill="FFFFFF"/>
        </w:rPr>
        <w:t>.</w:t>
      </w:r>
    </w:p>
    <w:p w14:paraId="269B8AE1" w14:textId="4B0CFECB"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Interactive and personalized multimedia features within mobile applications cater to diverse learning styles, fostering deeper cognitive engagement in the learning process. </w:t>
      </w:r>
      <w:r w:rsidR="00246AC3" w:rsidRPr="003F7759">
        <w:rPr>
          <w:color w:val="0D0D0D"/>
          <w:shd w:val="clear" w:color="auto" w:fill="FFFFFF"/>
        </w:rPr>
        <w:t xml:space="preserve">Commonly integrated tools, including interactive quizzes, simulations, and adaptive learning pathways, dynamically adjust to individual student progress and performance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Chandran et al., 2022)</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w:t>
      </w:r>
      <w:r w:rsidR="00246AC3" w:rsidRPr="003F7759">
        <w:rPr>
          <w:color w:val="0D0D0D"/>
          <w:shd w:val="clear" w:color="auto" w:fill="FFFFFF"/>
        </w:rPr>
        <w:t xml:space="preserve">This personalized approach supports innovative instructional methods, such as microlearning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Samala et al., 2023)</w:t>
      </w:r>
      <w:r w:rsidR="00246AC3" w:rsidRPr="003F7759">
        <w:rPr>
          <w:color w:val="0D0D0D"/>
          <w:shd w:val="clear" w:color="auto" w:fill="FFFFFF"/>
        </w:rPr>
        <w:fldChar w:fldCharType="end"/>
      </w:r>
      <w:r w:rsidR="00246AC3" w:rsidRPr="003F7759">
        <w:rPr>
          <w:color w:val="0D0D0D"/>
          <w:shd w:val="clear" w:color="auto" w:fill="FFFFFF"/>
        </w:rPr>
        <w:t>, and offers timely feedback, facilitating self-regulated learning and allowing students to identify and address areas that need improvement.</w:t>
      </w:r>
      <w:r w:rsidRPr="003F7759">
        <w:rPr>
          <w:color w:val="0D0D0D"/>
          <w:shd w:val="clear" w:color="auto" w:fill="FFFFFF"/>
        </w:rPr>
        <w:t xml:space="preserve"> Chandran et al. (2022) demonstrated through a meta-analysis of 15 studies with 962 participants that mobile application usage significantly enhances academic performance compared to traditional methods.</w:t>
      </w:r>
    </w:p>
    <w:p w14:paraId="382B9B4D" w14:textId="11037758"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reover, mobile applications enhance collaborative and communicative practices in educational settings. </w:t>
      </w:r>
      <w:r w:rsidR="00246AC3" w:rsidRPr="003F7759">
        <w:rPr>
          <w:color w:val="0D0D0D"/>
          <w:shd w:val="clear" w:color="auto" w:fill="FFFFFF"/>
        </w:rPr>
        <w:t>They enable real-time interactions between learners and educators via messaging, discussion forums, group projects, and shared documents, promoting peer-to-peer learning, irrespective of location.</w:t>
      </w:r>
      <w:r w:rsidRPr="003F7759">
        <w:rPr>
          <w:color w:val="0D0D0D"/>
          <w:shd w:val="clear" w:color="auto" w:fill="FFFFFF"/>
        </w:rPr>
        <w:t xml:space="preserve"> According to transactional distance theory, mobile learning can effectively bridge the psychological and pedagogical gaps between learners and instructors. By reducing transactional distance through enhanced interaction and adaptive content, mobile learning facilitates individualized and collaborative learning experiences that enrich educational outcom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xml:space="preserve">. </w:t>
      </w:r>
      <w:r w:rsidR="00246AC3" w:rsidRPr="003F7759">
        <w:rPr>
          <w:color w:val="0D0D0D"/>
          <w:shd w:val="clear" w:color="auto" w:fill="FFFFFF"/>
        </w:rPr>
        <w:t xml:space="preserve">Mobile computer-supported collaborative learning (mCSCL) enhances collaborative outcomes </w:t>
      </w:r>
      <w:r w:rsidR="00246AC3" w:rsidRPr="003F7759">
        <w:rPr>
          <w:color w:val="0D0D0D"/>
          <w:shd w:val="clear" w:color="auto" w:fill="FFFFFF"/>
        </w:rPr>
        <w:fldChar w:fldCharType="begin"/>
      </w:r>
      <w:r w:rsidR="00246AC3" w:rsidRPr="003F7759">
        <w:rPr>
          <w:color w:val="0D0D0D"/>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00246AC3" w:rsidRPr="003F7759">
        <w:rPr>
          <w:color w:val="0D0D0D"/>
          <w:shd w:val="clear" w:color="auto" w:fill="FFFFFF"/>
        </w:rPr>
        <w:fldChar w:fldCharType="separate"/>
      </w:r>
      <w:r w:rsidR="00246AC3" w:rsidRPr="003F7759">
        <w:rPr>
          <w:color w:val="0D0D0D"/>
          <w:shd w:val="clear" w:color="auto" w:fill="FFFFFF"/>
        </w:rPr>
        <w:t>(Sung et al., 2017)</w:t>
      </w:r>
      <w:r w:rsidR="00246AC3" w:rsidRPr="003F7759">
        <w:rPr>
          <w:color w:val="0D0D0D"/>
          <w:shd w:val="clear" w:color="auto" w:fill="FFFFFF"/>
        </w:rPr>
        <w:fldChar w:fldCharType="end"/>
      </w:r>
      <w:r w:rsidR="00246AC3" w:rsidRPr="003F7759">
        <w:rPr>
          <w:color w:val="0D0D0D"/>
          <w:shd w:val="clear" w:color="auto" w:fill="FFFFFF"/>
        </w:rPr>
        <w:t>.</w:t>
      </w:r>
      <w:r w:rsidRPr="003F7759">
        <w:rPr>
          <w:color w:val="0D0D0D"/>
          <w:shd w:val="clear" w:color="auto" w:fill="FFFFFF"/>
        </w:rPr>
        <w:t xml:space="preserve"> Additionally, mobile learning fosters essential digital literacy and critical 21st-century skills, such as problem-solving, critical thinking, and technological fluency, which are invaluable for future academic and career success.</w:t>
      </w:r>
    </w:p>
    <w:p w14:paraId="7BF1B056" w14:textId="6472FF48" w:rsidR="003F7759" w:rsidRPr="003F7759" w:rsidRDefault="00246AC3" w:rsidP="003F7759">
      <w:pPr>
        <w:ind w:left="2694" w:firstLine="360"/>
        <w:rPr>
          <w:color w:val="0D0D0D"/>
          <w:shd w:val="clear" w:color="auto" w:fill="FFFFFF"/>
        </w:rPr>
      </w:pPr>
      <w:r w:rsidRPr="003F7759">
        <w:rPr>
          <w:color w:val="0D0D0D"/>
          <w:shd w:val="clear" w:color="auto" w:fill="FFFFFF"/>
        </w:rPr>
        <w:t>Beyond instructional applications, mobile apps have significantly streamlined administrative and support functions in educational institutions.</w:t>
      </w:r>
      <w:r w:rsidR="003F7759" w:rsidRPr="003F7759">
        <w:rPr>
          <w:color w:val="0D0D0D"/>
          <w:shd w:val="clear" w:color="auto" w:fill="FFFFFF"/>
        </w:rPr>
        <w:t xml:space="preserve"> </w:t>
      </w:r>
      <w:r w:rsidRPr="003F7759">
        <w:rPr>
          <w:color w:val="0D0D0D"/>
          <w:shd w:val="clear" w:color="auto" w:fill="FFFFFF"/>
        </w:rPr>
        <w:t xml:space="preserve">Universities and schools employ dedicated apps for registration, orientation, scheduling, institutional communication, and resource access, thereby enhancing overall operational efficiency </w:t>
      </w:r>
      <w:r w:rsidRPr="003F7759">
        <w:rPr>
          <w:color w:val="0D0D0D"/>
          <w:shd w:val="clear" w:color="auto" w:fill="FFFFFF"/>
        </w:rPr>
        <w:fldChar w:fldCharType="begin"/>
      </w:r>
      <w:r w:rsidRPr="003F7759">
        <w:rPr>
          <w:color w:val="0D0D0D"/>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w:t>
      </w:r>
      <w:r w:rsidRPr="003F7759">
        <w:rPr>
          <w:color w:val="0D0D0D"/>
          <w:shd w:val="clear" w:color="auto" w:fill="FFFFFF"/>
        </w:rPr>
        <w:fldChar w:fldCharType="end"/>
      </w:r>
      <w:r w:rsidRPr="003F7759">
        <w:rPr>
          <w:color w:val="0D0D0D"/>
          <w:shd w:val="clear" w:color="auto" w:fill="FFFFFF"/>
        </w:rPr>
        <w:t>.</w:t>
      </w:r>
      <w:r w:rsidR="003F7759" w:rsidRPr="003F7759">
        <w:rPr>
          <w:color w:val="0D0D0D"/>
          <w:shd w:val="clear" w:color="auto" w:fill="FFFFFF"/>
        </w:rPr>
        <w:t xml:space="preserve"> </w:t>
      </w:r>
      <w:r w:rsidRPr="003F7759">
        <w:rPr>
          <w:color w:val="0D0D0D"/>
          <w:shd w:val="clear" w:color="auto" w:fill="FFFFFF"/>
        </w:rPr>
        <w:t>Assessment and feedback features embedded in mobile applications offer educators real-time insights into students’ progress and their learning outcomes.</w:t>
      </w:r>
      <w:r w:rsidR="003F7759" w:rsidRPr="003F7759">
        <w:rPr>
          <w:color w:val="0D0D0D"/>
          <w:shd w:val="clear" w:color="auto" w:fill="FFFFFF"/>
        </w:rPr>
        <w:t xml:space="preserve"> </w:t>
      </w:r>
      <w:r w:rsidRPr="003F7759">
        <w:rPr>
          <w:color w:val="0D0D0D"/>
          <w:shd w:val="clear" w:color="auto" w:fill="FFFFFF"/>
        </w:rPr>
        <w:t xml:space="preserve">Data analytics facilitates the monitoring of student engagement, identification of learning patterns, and development of adaptive instructional strategi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w:t>
      </w:r>
      <w:r w:rsidR="003F7759" w:rsidRPr="003F7759">
        <w:rPr>
          <w:color w:val="0D0D0D"/>
          <w:shd w:val="clear" w:color="auto" w:fill="FFFFFF"/>
        </w:rPr>
        <w:t xml:space="preserve"> </w:t>
      </w:r>
      <w:r w:rsidR="007B2DA0" w:rsidRPr="003F7759">
        <w:rPr>
          <w:color w:val="0D0D0D"/>
          <w:shd w:val="clear" w:color="auto" w:fill="FFFFFF"/>
        </w:rPr>
        <w:t>This data-driven educational approach ensures that instructional interventions closely align with the needs of individual students.</w:t>
      </w:r>
    </w:p>
    <w:p w14:paraId="0206CB82" w14:textId="40734465" w:rsidR="003F7759" w:rsidRPr="003F7759" w:rsidRDefault="007B2DA0" w:rsidP="003F7759">
      <w:pPr>
        <w:ind w:left="2694" w:firstLine="360"/>
        <w:rPr>
          <w:color w:val="0D0D0D"/>
          <w:shd w:val="clear" w:color="auto" w:fill="FFFFFF"/>
        </w:rPr>
      </w:pPr>
      <w:r w:rsidRPr="003F7759">
        <w:rPr>
          <w:color w:val="0D0D0D"/>
          <w:shd w:val="clear" w:color="auto" w:fill="FFFFFF"/>
        </w:rPr>
        <w:t>Despite their numerous advantages, the implementation of mobile applications in education presents specific challenges, including digital equity, technological literacy disparities, device compatibility issues, network connectivity problems, and privacy concerns.</w:t>
      </w:r>
      <w:r w:rsidR="003F7759" w:rsidRPr="003F7759">
        <w:rPr>
          <w:color w:val="0D0D0D"/>
          <w:shd w:val="clear" w:color="auto" w:fill="FFFFFF"/>
        </w:rPr>
        <w:t xml:space="preserve"> </w:t>
      </w:r>
      <w:r w:rsidRPr="003F7759">
        <w:rPr>
          <w:color w:val="0D0D0D"/>
          <w:shd w:val="clear" w:color="auto" w:fill="FFFFFF"/>
        </w:rPr>
        <w:t>Educational institutions must strategically address these challenges to ensure inclusivity and accessibility for all students.</w:t>
      </w:r>
      <w:r w:rsidR="003F7759" w:rsidRPr="003F7759">
        <w:rPr>
          <w:color w:val="0D0D0D"/>
          <w:shd w:val="clear" w:color="auto" w:fill="FFFFFF"/>
        </w:rPr>
        <w:t xml:space="preserve"> </w:t>
      </w:r>
      <w:r w:rsidRPr="003F7759">
        <w:rPr>
          <w:color w:val="0D0D0D"/>
          <w:shd w:val="clear" w:color="auto" w:fill="FFFFFF"/>
        </w:rPr>
        <w:t>In summary, mobile applications have become integral to contemporary educational ecosystems, offering dynamic, engaging, and effective learning opportunities that substantially enhanc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6523B83A" w14:textId="2BBE5ED0" w:rsidR="003F7759" w:rsidRPr="003F7759" w:rsidRDefault="007B2DA0" w:rsidP="003F7759">
      <w:pPr>
        <w:ind w:left="2694" w:firstLine="360"/>
      </w:pPr>
      <w:r w:rsidRPr="003F7759">
        <w:lastRenderedPageBreak/>
        <w:t>Navigation applications have become integral tools for users to navigate efficiently in physical spaces.</w:t>
      </w:r>
      <w:r w:rsidR="003F7759" w:rsidRPr="003F7759">
        <w:t xml:space="preserve"> The integration of Global Positioning System (GPS) and Quick Response (QR) code technologies in these apps has significantly enhanced their functionality, accessibility, and usability. </w:t>
      </w:r>
      <w:r w:rsidRPr="003F7759">
        <w:t>This literature review explores the role of GPS and QR code technologies in navigation apps by examining their individual contributions, integration possibilities, and implications for the user experience.</w:t>
      </w:r>
    </w:p>
    <w:p w14:paraId="265F6828" w14:textId="3C77BBD9" w:rsidR="003F7759" w:rsidRPr="003F7759" w:rsidRDefault="007B2DA0" w:rsidP="003F7759">
      <w:pPr>
        <w:ind w:left="2694" w:firstLine="720"/>
      </w:pPr>
      <w:r w:rsidRPr="003F7759">
        <w:t>GPS technology has revolutionized navigation by providing accurate positioning and location tracking capabilities.</w:t>
      </w:r>
      <w:r w:rsidR="003F7759" w:rsidRPr="003F7759">
        <w:t xml:space="preserve"> </w:t>
      </w:r>
      <w:r w:rsidRPr="003F7759">
        <w:t>According to Cahn and Markert (2017), GPS enables real-time tracking of user locations using satellite signals, allowing navigation applications to provide turn-by-turn directions, route optimization, and location-based services.</w:t>
      </w:r>
      <w:r w:rsidR="003F7759" w:rsidRPr="003F7759">
        <w:t xml:space="preserve"> </w:t>
      </w:r>
      <w:r w:rsidRPr="003F7759">
        <w:t>The ubiquity of GPS-enabled smartphones has led to the widespread adoption of navigation apps such as Google Maps and Waze, which leverage GPS technology to offer seamless navigation experiences.</w:t>
      </w:r>
      <w:r w:rsidR="003F7759" w:rsidRPr="003F7759">
        <w:t xml:space="preserve">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and hybrid solutions to improve navigation accuracy (Li et al., 2018).</w:t>
      </w:r>
    </w:p>
    <w:p w14:paraId="352B8D44" w14:textId="6BC1143B" w:rsidR="003F7759" w:rsidRPr="003F7759" w:rsidRDefault="007B2DA0" w:rsidP="003F7759">
      <w:pPr>
        <w:ind w:left="2694" w:firstLine="720"/>
      </w:pPr>
      <w:r w:rsidRPr="003F7759">
        <w:t>QR code technology offers a versatile means of encoding and retrieving information using a smartphone camera.</w:t>
      </w:r>
      <w:r w:rsidR="003F7759" w:rsidRPr="003F7759">
        <w:t xml:space="preserve"> </w:t>
      </w:r>
      <w:r w:rsidRPr="003F7759">
        <w:t>In navigation apps, QR codes serve as digital markers that users can scan to access location-specific information, points of interest, and navigation instructions to facilitate navigation in the real world.</w:t>
      </w:r>
      <w:r w:rsidR="003F7759" w:rsidRPr="003F7759">
        <w:t xml:space="preserve"> </w:t>
      </w:r>
      <w:r w:rsidRPr="003F7759">
        <w:t>According to Hsiao et al. (2019), QR codes are commonly used in tourist navigation apps to provide contextual information about landmarks, historical sites, and tourist attractions.</w:t>
      </w:r>
      <w:r w:rsidR="003F7759" w:rsidRPr="003F7759">
        <w:t xml:space="preserve"> Liu et al. (2017) explored the potential of QR code-based navigation systems in indoor environments, such as shopping malls, airports, and museums. </w:t>
      </w:r>
      <w:r w:rsidRPr="003F7759">
        <w:t>QR codes placed at strategic locations within indoor spaces enable users to navigate complex environments, locate amenities, and access relevant information without relying on GPS signals.</w:t>
      </w:r>
      <w:r w:rsidR="003F7759" w:rsidRPr="003F7759">
        <w:t xml:space="preserve"> </w:t>
      </w:r>
      <w:r w:rsidRPr="003F7759">
        <w:t>This approach enhances the indoor navigation experience and addresses the limitations of GPS in indoor environments.</w:t>
      </w:r>
    </w:p>
    <w:p w14:paraId="62D72F29" w14:textId="62BFAA15" w:rsidR="003F7759" w:rsidRPr="003F7759" w:rsidRDefault="007B2DA0" w:rsidP="003F7759">
      <w:pPr>
        <w:ind w:left="2694" w:firstLine="720"/>
      </w:pPr>
      <w:r w:rsidRPr="003F7759">
        <w:t>The integration of GPS and QR code technologies offers synergistic benefits for navigation applications by combining real-time location tracking with information retrieval on demand.</w:t>
      </w:r>
      <w:r w:rsidR="003F7759" w:rsidRPr="003F7759">
        <w:t xml:space="preserve"> </w:t>
      </w:r>
      <w:r w:rsidRPr="003F7759">
        <w:t>According to Chen et al. (2020), navigation apps can utilize QR codes as supplementary navigation aids, providing users with additional context, directions, and points of interest along their route.</w:t>
      </w:r>
      <w:r w:rsidR="003F7759" w:rsidRPr="003F7759">
        <w:t xml:space="preserve"> </w:t>
      </w:r>
      <w:r w:rsidRPr="003F7759">
        <w:t>This hybrid approach enhances the richness of the navigation experience and improves user engagement.</w:t>
      </w:r>
      <w:r w:rsidR="003F7759" w:rsidRPr="003F7759">
        <w:t xml:space="preserve"> </w:t>
      </w:r>
      <w:r w:rsidR="00A44663" w:rsidRPr="003F7759">
        <w:t>Recent advancements in augmented reality (AR) technology have further expanded the possibilities of integrating global positioning system (GPS) and QR codes into navigation applications.</w:t>
      </w:r>
      <w:r w:rsidR="003F7759" w:rsidRPr="003F7759">
        <w:t xml:space="preserve"> AR-based navigation apps overlay digital information, such as route directions, points of interest, and location-based alerts, onto a user's real-world environment in real time. </w:t>
      </w:r>
      <w:r w:rsidRPr="003F7759">
        <w:t>This immersive approach enhances situational awareness and facilitates intuitive navigation experience (Kushleyev et al. 2021).</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lastRenderedPageBreak/>
        <w:t>Previous Studies on Mobile Apps for University Orientation</w:t>
      </w:r>
    </w:p>
    <w:p w14:paraId="1FA1EE3D" w14:textId="4DC306BA" w:rsidR="003F7759" w:rsidRPr="003F7759" w:rsidRDefault="007B2DA0" w:rsidP="003F7759">
      <w:pPr>
        <w:shd w:val="clear" w:color="auto" w:fill="FFFFFF"/>
        <w:ind w:left="2694" w:firstLine="360"/>
        <w:rPr>
          <w:color w:val="222222"/>
        </w:rPr>
      </w:pPr>
      <w:r w:rsidRPr="003F7759">
        <w:rPr>
          <w:color w:val="222222"/>
        </w:rPr>
        <w:t>Many universities have adopted augmented reality (AR) applications as an innovative approach for students to explore the campus independently, reducing the need for staff involvement and saving time and resources that are typically required for guided tours.</w:t>
      </w:r>
      <w:r w:rsidR="003F7759" w:rsidRPr="003F7759">
        <w:rPr>
          <w:color w:val="222222"/>
        </w:rPr>
        <w:t xml:space="preserve"> </w:t>
      </w:r>
      <w:r w:rsidRPr="003F7759">
        <w:t>Implementing augmented reality (AR) in university orientation can offer numerous benefits, such as enhancing student engagement and providing immersive experiences for students.</w:t>
      </w:r>
      <w:r w:rsidR="003F7759" w:rsidRPr="003F7759">
        <w:t xml:space="preserve"> </w:t>
      </w:r>
      <w:r w:rsidR="0020063B" w:rsidRPr="003F7759">
        <w:t>AR provides an interactive way for students to familiarize themselves with campus environments, degree programs and course curricula.</w:t>
      </w:r>
      <w:r w:rsidR="003F7759" w:rsidRPr="003F7759">
        <w:t xml:space="preserve"> This interactive approach can reduce students' fear of failure and prevent educational withdrawal by making them more comfortable with their new learning environment (Ngyuen). </w:t>
      </w:r>
      <w:r w:rsidR="003F7759"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r w:rsidR="003F7759" w:rsidRPr="003F7759">
        <w:rPr>
          <w:color w:val="222222"/>
        </w:rPr>
        <w:fldChar w:fldCharType="begin" w:fldLock="1"/>
      </w:r>
      <w:r w:rsidR="003F7759" w:rsidRPr="003F7759">
        <w:rPr>
          <w:color w:val="222222"/>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003F7759" w:rsidRPr="003F7759">
        <w:rPr>
          <w:color w:val="222222"/>
        </w:rPr>
        <w:fldChar w:fldCharType="separate"/>
      </w:r>
      <w:r w:rsidR="003F7759" w:rsidRPr="003F7759">
        <w:t>(Feiner et al., 1997)</w:t>
      </w:r>
      <w:r w:rsidR="003F7759" w:rsidRPr="003F7759">
        <w:rPr>
          <w:color w:val="222222"/>
        </w:rPr>
        <w:fldChar w:fldCharType="end"/>
      </w:r>
      <w:r w:rsidR="003F7759" w:rsidRPr="003F7759">
        <w:rPr>
          <w:color w:val="222222"/>
        </w:rPr>
        <w:t xml:space="preserve">. </w:t>
      </w:r>
      <w:r w:rsidR="0020063B" w:rsidRPr="003F7759">
        <w:rPr>
          <w:color w:val="222222"/>
        </w:rPr>
        <w:t xml:space="preserve">Fu-Jen Catholic University was one of the pioneers in utilizing AR, specifically to help new students become familiar with the campus layout </w:t>
      </w:r>
      <w:r w:rsidR="0020063B" w:rsidRPr="003F7759">
        <w:rPr>
          <w:color w:val="222222"/>
        </w:rPr>
        <w:fldChar w:fldCharType="begin" w:fldLock="1"/>
      </w:r>
      <w:r w:rsidR="0020063B" w:rsidRPr="003F7759">
        <w:rPr>
          <w:color w:val="222222"/>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0020063B" w:rsidRPr="003F7759">
        <w:rPr>
          <w:color w:val="222222"/>
        </w:rPr>
        <w:fldChar w:fldCharType="separate"/>
      </w:r>
      <w:r w:rsidR="0020063B" w:rsidRPr="003F7759">
        <w:t>(Chou &amp; ChanLin, 2012)</w:t>
      </w:r>
      <w:r w:rsidR="0020063B" w:rsidRPr="003F7759">
        <w:rPr>
          <w:color w:val="222222"/>
        </w:rPr>
        <w:fldChar w:fldCharType="end"/>
      </w:r>
      <w:r w:rsidR="0020063B" w:rsidRPr="003F7759">
        <w:rPr>
          <w:color w:val="222222"/>
        </w:rPr>
        <w:t>.</w:t>
      </w:r>
      <w:r w:rsidR="003F7759" w:rsidRPr="003F7759">
        <w:rPr>
          <w:color w:val="222222"/>
        </w:rPr>
        <w:t xml:space="preserve"> </w:t>
      </w:r>
      <w:r w:rsidR="0020063B" w:rsidRPr="003F7759">
        <w:rPr>
          <w:color w:val="222222"/>
        </w:rPr>
        <w:t xml:space="preserve">Similar initiatives were launched at Lehigh University and Columbia University, where AR apps were developed to help users identify buildings </w:t>
      </w:r>
      <w:r w:rsidR="0020063B" w:rsidRPr="003F7759">
        <w:rPr>
          <w:color w:val="222222"/>
        </w:rPr>
        <w:fldChar w:fldCharType="begin" w:fldLock="1"/>
      </w:r>
      <w:r w:rsidR="0020063B" w:rsidRPr="003F7759">
        <w:rPr>
          <w:color w:val="222222"/>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0020063B" w:rsidRPr="003F7759">
        <w:rPr>
          <w:color w:val="222222"/>
        </w:rPr>
        <w:fldChar w:fldCharType="separate"/>
      </w:r>
      <w:r w:rsidR="0020063B" w:rsidRPr="003F7759">
        <w:t>(D. Lial. (l., 20</w:t>
      </w:r>
      <w:r w:rsidR="0020063B" w:rsidRPr="003F7759">
        <w:rPr>
          <w:color w:val="222222"/>
        </w:rPr>
        <w:fldChar w:fldCharType="end"/>
      </w:r>
      <w:r w:rsidR="005C308B">
        <w:rPr>
          <w:color w:val="222222"/>
        </w:rPr>
        <w:t xml:space="preserve">) </w:t>
      </w:r>
      <w:r w:rsidR="003F7759" w:rsidRPr="003F7759">
        <w:rPr>
          <w:color w:val="222222"/>
        </w:rPr>
        <w:t xml:space="preserve">provided comprehensive campus tours </w:t>
      </w:r>
      <w:r w:rsidR="003F7759" w:rsidRPr="003F7759">
        <w:rPr>
          <w:color w:val="222222"/>
        </w:rPr>
        <w:fldChar w:fldCharType="begin" w:fldLock="1"/>
      </w:r>
      <w:r w:rsidR="003F7759" w:rsidRPr="003F7759">
        <w:rPr>
          <w:color w:val="222222"/>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003F7759" w:rsidRPr="003F7759">
        <w:rPr>
          <w:color w:val="222222"/>
        </w:rPr>
        <w:fldChar w:fldCharType="separate"/>
      </w:r>
      <w:r w:rsidR="003F7759" w:rsidRPr="003F7759">
        <w:t>(Low &amp; Lee, 2</w:t>
      </w:r>
      <w:r w:rsidR="003F7759" w:rsidRPr="003F7759">
        <w:rPr>
          <w:color w:val="222222"/>
        </w:rPr>
        <w:fldChar w:fldCharType="end"/>
      </w:r>
      <w:r w:rsidR="003F7759" w:rsidRPr="003F7759">
        <w:rPr>
          <w:color w:val="222222"/>
        </w:rPr>
        <w:t xml:space="preserve">vely. </w:t>
      </w:r>
      <w:r w:rsidR="0020063B" w:rsidRPr="003F7759">
        <w:rPr>
          <w:color w:val="222222"/>
        </w:rPr>
        <w:t xml:space="preserve">Some of these applications even offer features such as indoor location detection and tracking </w:t>
      </w:r>
      <w:r w:rsidR="0020063B" w:rsidRPr="003F7759">
        <w:rPr>
          <w:color w:val="222222"/>
        </w:rPr>
        <w:fldChar w:fldCharType="begin" w:fldLock="1"/>
      </w:r>
      <w:r w:rsidR="0020063B" w:rsidRPr="003F7759">
        <w:rPr>
          <w:color w:val="222222"/>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0020063B" w:rsidRPr="003F7759">
        <w:rPr>
          <w:color w:val="222222"/>
        </w:rPr>
        <w:fldChar w:fldCharType="separate"/>
      </w:r>
      <w:r w:rsidR="0020063B" w:rsidRPr="003F7759">
        <w:t>(Hamza-Lup et al., 2018)</w:t>
      </w:r>
      <w:r w:rsidR="0020063B" w:rsidRPr="003F7759">
        <w:rPr>
          <w:color w:val="222222"/>
        </w:rPr>
        <w:fldChar w:fldCharType="end"/>
      </w:r>
      <w:r w:rsidR="0020063B" w:rsidRPr="003F7759">
        <w:rPr>
          <w:color w:val="222222"/>
        </w:rPr>
        <w:t xml:space="preserve"> and voice-command search for locating and sharing places </w:t>
      </w:r>
      <w:r w:rsidR="0020063B" w:rsidRPr="003F7759">
        <w:rPr>
          <w:color w:val="222222"/>
        </w:rPr>
        <w:fldChar w:fldCharType="begin" w:fldLock="1"/>
      </w:r>
      <w:r w:rsidR="0020063B"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0020063B" w:rsidRPr="003F7759">
        <w:rPr>
          <w:color w:val="222222"/>
        </w:rPr>
        <w:fldChar w:fldCharType="separate"/>
      </w:r>
      <w:r w:rsidR="0020063B" w:rsidRPr="003F7759">
        <w:t>(Al Delail et al., 2012)</w:t>
      </w:r>
      <w:r w:rsidR="0020063B" w:rsidRPr="003F7759">
        <w:rPr>
          <w:color w:val="222222"/>
        </w:rPr>
        <w:fldChar w:fldCharType="end"/>
      </w:r>
      <w:r w:rsidR="0020063B" w:rsidRPr="003F7759">
        <w:rPr>
          <w:color w:val="222222"/>
        </w:rPr>
        <w:t>.</w:t>
      </w:r>
      <w:r w:rsidR="003F7759" w:rsidRPr="003F7759">
        <w:rPr>
          <w:color w:val="222222"/>
        </w:rPr>
        <w:t xml:space="preserve"> </w:t>
      </w:r>
      <w:r w:rsidR="0020063B" w:rsidRPr="003F7759">
        <w:rPr>
          <w:color w:val="222222"/>
        </w:rPr>
        <w:t xml:space="preserve">At Bowling Green State University, AR apps were employed to help visitors explore campus cultural activities or events and guide them to specific locations </w:t>
      </w:r>
      <w:r w:rsidR="0020063B" w:rsidRPr="003F7759">
        <w:rPr>
          <w:color w:val="222222"/>
        </w:rPr>
        <w:fldChar w:fldCharType="begin" w:fldLock="1"/>
      </w:r>
      <w:r w:rsidR="0020063B" w:rsidRPr="003F7759">
        <w:rPr>
          <w:color w:val="222222"/>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0020063B" w:rsidRPr="003F7759">
        <w:rPr>
          <w:color w:val="222222"/>
        </w:rPr>
        <w:fldChar w:fldCharType="separate"/>
      </w:r>
      <w:r w:rsidR="0020063B" w:rsidRPr="003F7759">
        <w:t>(Chao et al., 2014; Wong, 2013)</w:t>
      </w:r>
      <w:r w:rsidR="0020063B" w:rsidRPr="003F7759">
        <w:rPr>
          <w:color w:val="222222"/>
        </w:rPr>
        <w:fldChar w:fldCharType="end"/>
      </w:r>
      <w:r w:rsidR="0020063B" w:rsidRPr="003F7759">
        <w:rPr>
          <w:color w:val="222222"/>
        </w:rPr>
        <w:t>.</w:t>
      </w:r>
    </w:p>
    <w:p w14:paraId="223D6BAF" w14:textId="76028949" w:rsidR="003F7759" w:rsidRPr="003F7759" w:rsidRDefault="003F7759" w:rsidP="003F7759">
      <w:pPr>
        <w:shd w:val="clear" w:color="auto" w:fill="FFFFFF"/>
        <w:ind w:left="2694" w:firstLine="360"/>
        <w:rPr>
          <w:color w:val="222222"/>
        </w:rPr>
      </w:pPr>
      <w:r w:rsidRPr="003F7759">
        <w:rPr>
          <w:color w:val="222222"/>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3F7759">
        <w:rPr>
          <w:color w:val="222222"/>
        </w:rPr>
        <w:fldChar w:fldCharType="begin" w:fldLock="1"/>
      </w:r>
      <w:r w:rsidRPr="003F7759">
        <w:rPr>
          <w:color w:val="222222"/>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3F7759">
        <w:rPr>
          <w:color w:val="222222"/>
        </w:rPr>
        <w:fldChar w:fldCharType="separate"/>
      </w:r>
      <w:r w:rsidRPr="003F7759">
        <w:t>(M. Li et al., 2021; Yu et al., 2015)</w:t>
      </w:r>
      <w:r w:rsidRPr="003F7759">
        <w:rPr>
          <w:color w:val="222222"/>
        </w:rPr>
        <w:fldChar w:fldCharType="end"/>
      </w:r>
      <w:r w:rsidRPr="003F7759">
        <w:rPr>
          <w:color w:val="222222"/>
        </w:rPr>
        <w:t xml:space="preserve">. </w:t>
      </w:r>
      <w:r w:rsidR="0020063B" w:rsidRPr="003F7759">
        <w:rPr>
          <w:color w:val="222222"/>
        </w:rPr>
        <w:t xml:space="preserve">Similarly, Giraldo et al. implemented an AR-based virtual tour at the University of Quindio, featuring a 3D directional board that led visitors to various campus locations </w:t>
      </w:r>
      <w:r w:rsidR="0020063B" w:rsidRPr="003F7759">
        <w:rPr>
          <w:color w:val="222222"/>
        </w:rPr>
        <w:fldChar w:fldCharType="begin" w:fldLock="1"/>
      </w:r>
      <w:r w:rsidR="0020063B" w:rsidRPr="003F7759">
        <w:rPr>
          <w:color w:val="222222"/>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0020063B" w:rsidRPr="003F7759">
        <w:rPr>
          <w:color w:val="222222"/>
        </w:rPr>
        <w:fldChar w:fldCharType="separate"/>
      </w:r>
      <w:r w:rsidR="0020063B" w:rsidRPr="003F7759">
        <w:t>(Giraldo et al., 2016)</w:t>
      </w:r>
      <w:r w:rsidR="0020063B" w:rsidRPr="003F7759">
        <w:rPr>
          <w:color w:val="222222"/>
        </w:rPr>
        <w:fldChar w:fldCharType="end"/>
      </w:r>
      <w:r w:rsidR="0020063B" w:rsidRPr="003F7759">
        <w:rPr>
          <w:color w:val="222222"/>
        </w:rPr>
        <w:t>.</w:t>
      </w:r>
      <w:r w:rsidRPr="003F7759">
        <w:rPr>
          <w:color w:val="222222"/>
        </w:rPr>
        <w:t xml:space="preserve"> At Mil. </w:t>
      </w:r>
      <w:r w:rsidR="0020063B" w:rsidRPr="003F7759">
        <w:rPr>
          <w:color w:val="222222"/>
        </w:rPr>
        <w:t xml:space="preserve">Nueva Granada University, Garay-Cortés, and Uribe-Quevedo created an AR application aimed at guiding new students by integrating landmarks on campus that trigger mini-games through location services and dynamic maps </w:t>
      </w:r>
      <w:r w:rsidR="0020063B" w:rsidRPr="003F7759">
        <w:rPr>
          <w:color w:val="222222"/>
        </w:rPr>
        <w:fldChar w:fldCharType="begin" w:fldLock="1"/>
      </w:r>
      <w:r w:rsidR="0020063B" w:rsidRPr="003F7759">
        <w:rPr>
          <w:color w:val="222222"/>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0020063B" w:rsidRPr="003F7759">
        <w:rPr>
          <w:color w:val="222222"/>
        </w:rPr>
        <w:fldChar w:fldCharType="separate"/>
      </w:r>
      <w:r w:rsidR="0020063B" w:rsidRPr="003F7759">
        <w:t>(Garay-Cortes &amp; Uribe-Quevedo, 2016)</w:t>
      </w:r>
      <w:r w:rsidR="0020063B" w:rsidRPr="003F7759">
        <w:rPr>
          <w:color w:val="222222"/>
        </w:rPr>
        <w:fldChar w:fldCharType="end"/>
      </w:r>
      <w:r w:rsidR="0020063B" w:rsidRPr="003F7759">
        <w:rPr>
          <w:color w:val="222222"/>
        </w:rPr>
        <w:t>.</w:t>
      </w:r>
    </w:p>
    <w:p w14:paraId="2958E407" w14:textId="223816CA" w:rsidR="003F7759" w:rsidRPr="003F7759" w:rsidRDefault="0020063B" w:rsidP="003F7759">
      <w:pPr>
        <w:ind w:left="2694" w:firstLine="360"/>
      </w:pPr>
      <w:r w:rsidRPr="003F7759">
        <w:rPr>
          <w:color w:val="222222"/>
        </w:rPr>
        <w:t xml:space="preserve">Some AR systems allow users to access information by taking photos of locations, with images processed to detect places and display relevant details on the screen </w:t>
      </w:r>
      <w:r w:rsidRPr="003F7759">
        <w:rPr>
          <w:color w:val="222222"/>
        </w:rPr>
        <w:fldChar w:fldCharType="begin" w:fldLock="1"/>
      </w:r>
      <w:r w:rsidRPr="003F7759">
        <w:rPr>
          <w:color w:val="222222"/>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3F7759">
        <w:rPr>
          <w:color w:val="222222"/>
        </w:rPr>
        <w:fldChar w:fldCharType="separate"/>
      </w:r>
      <w:r w:rsidRPr="003F7759">
        <w:t>(Özcan et al., 2017)</w:t>
      </w:r>
      <w:r w:rsidRPr="003F7759">
        <w:rPr>
          <w:color w:val="222222"/>
        </w:rPr>
        <w:fldChar w:fldCharType="end"/>
      </w:r>
      <w:r w:rsidRPr="003F7759">
        <w:rPr>
          <w:color w:val="222222"/>
        </w:rPr>
        <w:t>.</w:t>
      </w:r>
      <w:r w:rsidR="003F7759" w:rsidRPr="003F7759">
        <w:rPr>
          <w:color w:val="222222"/>
        </w:rPr>
        <w:t xml:space="preserve"> </w:t>
      </w:r>
      <w:r w:rsidRPr="003F7759">
        <w:rPr>
          <w:color w:val="222222"/>
        </w:rPr>
        <w:t xml:space="preserve">Nguyen et al. designed an AR application to assist students who missed orientation week at Haaga-Helia University of Applied Science, allowing them to catch up on essential information </w:t>
      </w:r>
      <w:r w:rsidRPr="003F7759">
        <w:rPr>
          <w:color w:val="222222"/>
        </w:rPr>
        <w:fldChar w:fldCharType="begin" w:fldLock="1"/>
      </w:r>
      <w:r w:rsidRPr="003F7759">
        <w:rPr>
          <w:color w:val="222222"/>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3F7759">
        <w:rPr>
          <w:color w:val="222222"/>
        </w:rPr>
        <w:fldChar w:fldCharType="separate"/>
      </w:r>
      <w:r w:rsidRPr="003F7759">
        <w:t>(Nguyen et al., 2018)</w:t>
      </w:r>
      <w:r w:rsidRPr="003F7759">
        <w:rPr>
          <w:color w:val="222222"/>
        </w:rPr>
        <w:fldChar w:fldCharType="end"/>
      </w:r>
      <w:r w:rsidRPr="003F7759">
        <w:rPr>
          <w:color w:val="222222"/>
        </w:rPr>
        <w:t>.</w:t>
      </w:r>
      <w:r w:rsidR="003F7759" w:rsidRPr="003F7759">
        <w:rPr>
          <w:color w:val="222222"/>
        </w:rPr>
        <w:t xml:space="preserve"> </w:t>
      </w:r>
      <w:r w:rsidRPr="003F7759">
        <w:rPr>
          <w:color w:val="222222"/>
        </w:rPr>
        <w:t>At the Management and Science University, Andri developed AR and virtual tour applications that enable users to point their smartphones at signboards to access hidden details such as building descriptions, staff information, and cafeteria menus.</w:t>
      </w:r>
      <w:r w:rsidR="003F7759" w:rsidRPr="003F7759">
        <w:rPr>
          <w:color w:val="222222"/>
        </w:rPr>
        <w:t xml:space="preserve"> </w:t>
      </w:r>
      <w:r w:rsidRPr="003F7759">
        <w:rPr>
          <w:color w:val="222222"/>
        </w:rPr>
        <w:t xml:space="preserve">An additional feature allows off-campus users to view a 360-degree panoramic view of the campus buildings and facilities </w:t>
      </w:r>
      <w:r w:rsidRPr="003F7759">
        <w:rPr>
          <w:color w:val="222222"/>
        </w:rPr>
        <w:fldChar w:fldCharType="begin" w:fldLock="1"/>
      </w:r>
      <w:r w:rsidRPr="003F7759">
        <w:rPr>
          <w:color w:val="222222"/>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3F7759">
        <w:rPr>
          <w:color w:val="222222"/>
        </w:rPr>
        <w:fldChar w:fldCharType="separate"/>
      </w:r>
      <w:r w:rsidRPr="003F7759">
        <w:t>(Andri et al., 2019)</w:t>
      </w:r>
      <w:r w:rsidRPr="003F7759">
        <w:rPr>
          <w:color w:val="222222"/>
        </w:rPr>
        <w:fldChar w:fldCharType="end"/>
      </w:r>
      <w:r w:rsidRPr="003F7759">
        <w:rPr>
          <w:color w:val="222222"/>
        </w:rPr>
        <w:t>.</w:t>
      </w:r>
      <w:r w:rsidR="003F7759" w:rsidRPr="003F7759">
        <w:rPr>
          <w:color w:val="222222"/>
        </w:rPr>
        <w:t xml:space="preserve"> Finally, Mobile AR has been utilized at the Autonomous University of Nayarit to create an autonomous learning process that helps users discover campus locations. </w:t>
      </w:r>
      <w:r w:rsidR="00A15673" w:rsidRPr="003F7759">
        <w:rPr>
          <w:color w:val="222222"/>
        </w:rPr>
        <w:t xml:space="preserve">This system provides information about degree programs, curricula, and the main buildings on </w:t>
      </w:r>
      <w:r w:rsidR="00A15673" w:rsidRPr="003F7759">
        <w:rPr>
          <w:color w:val="222222"/>
        </w:rPr>
        <w:lastRenderedPageBreak/>
        <w:t xml:space="preserve">campuss </w:t>
      </w:r>
      <w:r w:rsidR="00A15673" w:rsidRPr="003F7759">
        <w:rPr>
          <w:color w:val="222222"/>
        </w:rPr>
        <w:fldChar w:fldCharType="begin" w:fldLock="1"/>
      </w:r>
      <w:r w:rsidR="00A15673" w:rsidRPr="003F7759">
        <w:rPr>
          <w:color w:val="222222"/>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00A15673" w:rsidRPr="003F7759">
        <w:rPr>
          <w:color w:val="222222"/>
        </w:rPr>
        <w:fldChar w:fldCharType="separate"/>
      </w:r>
      <w:r w:rsidR="00A15673" w:rsidRPr="003F7759">
        <w:t>(Iriarte-Solis et al., 2016)</w:t>
      </w:r>
      <w:r w:rsidR="00A15673" w:rsidRPr="003F7759">
        <w:rPr>
          <w:color w:val="222222"/>
        </w:rPr>
        <w:fldChar w:fldCharType="end"/>
      </w:r>
      <w:r w:rsidR="00A15673" w:rsidRPr="003F7759">
        <w:rPr>
          <w:color w:val="222222"/>
        </w:rPr>
        <w:t>.</w:t>
      </w:r>
      <w:r w:rsidR="003F7759" w:rsidRPr="003F7759">
        <w:rPr>
          <w:color w:val="222222"/>
        </w:rPr>
        <w:t xml:space="preserve"> </w:t>
      </w:r>
      <w:r w:rsidRPr="003F7759">
        <w:t>AR applications can significantly increase student engagement and motivation.</w:t>
      </w:r>
      <w:r w:rsidR="003F7759" w:rsidRPr="003F7759">
        <w:t xml:space="preserve"> </w:t>
      </w:r>
      <w:r w:rsidRPr="003F7759">
        <w:t>For instance, an AR-based lab orientation application, AR-LabOr, was found to be more engaging and supportive than traditional methods, helping students better understand laboratory equipment and safety rules (Nadeem).</w:t>
      </w:r>
      <w:r w:rsidR="003F7759" w:rsidRPr="003F7759">
        <w:t xml:space="preserve"> </w:t>
      </w:r>
      <w:r w:rsidRPr="003F7759">
        <w:t>AR can improve spatial orientation skills, which are crucial for navigating new campus environments.</w:t>
      </w:r>
      <w:r w:rsidR="003F7759" w:rsidRPr="003F7759">
        <w:t xml:space="preserve"> </w:t>
      </w:r>
      <w:r w:rsidRPr="003F7759">
        <w:t>A study showed that students who used AR for landscape interpretation significantly improved their spatial orientation skills compared to those who did not (Carrera).</w:t>
      </w:r>
    </w:p>
    <w:p w14:paraId="5230B702" w14:textId="77777777" w:rsidR="003F7759" w:rsidRPr="003F7759" w:rsidRDefault="003F7759" w:rsidP="003F7759">
      <w:pPr>
        <w:ind w:left="2694"/>
      </w:pPr>
    </w:p>
    <w:p w14:paraId="31E9B91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Implications for User Experience and Accessibility</w:t>
      </w:r>
    </w:p>
    <w:p w14:paraId="6E6EA0BD" w14:textId="5616EE4A" w:rsidR="003F7759" w:rsidRPr="003F7759" w:rsidRDefault="0020063B" w:rsidP="003F7759">
      <w:pPr>
        <w:ind w:left="2694" w:firstLine="360"/>
      </w:pPr>
      <w:r w:rsidRPr="003F7759">
        <w:t>The integration of GPS and QR code technologies into navigation applications has significant implications for the user experience and accessibility.</w:t>
      </w:r>
      <w:r w:rsidR="003F7759" w:rsidRPr="003F7759">
        <w:t xml:space="preserve"> These apps enhance navigation efficiency, reduce cognitive load, and improve overall user satisfaction by providing accurate location information, contextualized guidance, and on-demand access to relevant information (Wu et al., 2018). </w:t>
      </w:r>
      <w:r w:rsidRPr="003F7759">
        <w:t>However, ensuring the accessibility and usability of navigation applications for all users remains a challenge.</w:t>
      </w:r>
      <w:r w:rsidR="003F7759" w:rsidRPr="003F7759">
        <w:t xml:space="preserve"> </w:t>
      </w:r>
      <w:r w:rsidRPr="003F7759">
        <w:t>Guan et al. (2020) emphasized the importance of designing inclusive navigation interfaces that consider the diverse needs and preferences of users, including those with disabilities and limited mobility.</w:t>
      </w:r>
      <w:r w:rsidR="003F7759" w:rsidRPr="003F7759">
        <w:t xml:space="preserve"> </w:t>
      </w:r>
      <w:r w:rsidRPr="003F7759">
        <w:t>Incorporating features such as voice guidance, haptic feedback, and customizable interfaces can enhance accessibility and usability for all users of the app.</w:t>
      </w:r>
    </w:p>
    <w:p w14:paraId="25195664" w14:textId="7DFA2AA1" w:rsidR="003F7759" w:rsidRPr="003F7759" w:rsidRDefault="0020063B" w:rsidP="003F7759">
      <w:pPr>
        <w:ind w:left="2694" w:firstLine="360"/>
      </w:pPr>
      <w:r w:rsidRPr="003F7759">
        <w:t>In conclusion, GPS and QR code technologies play crucial roles in enhancing the functionality and usability of navigation applications.</w:t>
      </w:r>
      <w:r w:rsidR="003F7759" w:rsidRPr="003F7759">
        <w:t xml:space="preserve"> </w:t>
      </w:r>
      <w:r w:rsidRPr="003F7759">
        <w:t>The integration of these technologies offers synergistic benefits by combining real-time location tracking with on-demand information retrieval to provide users with seamless navigation experience.</w:t>
      </w:r>
      <w:r w:rsidR="003F7759" w:rsidRPr="003F7759">
        <w:t xml:space="preserve"> </w:t>
      </w:r>
      <w:r w:rsidRPr="003F7759">
        <w:t>Advancements in AR technology have further expanded the possibilities of integrating GPS and QR codes, thereby offering immersive and intuitive navigation solutions.</w:t>
      </w:r>
      <w:r w:rsidR="003F7759" w:rsidRPr="003F7759">
        <w:t xml:space="preserve"> </w:t>
      </w:r>
      <w:r w:rsidR="00A15673" w:rsidRPr="003F7759">
        <w:t>As navigation apps continue to evolve, researchers and practitioners must consider the diverse needs of users and strive to create inclusive and user-friendly navigation interfaces that enhance accessibility and usability.</w:t>
      </w:r>
    </w:p>
    <w:p w14:paraId="58140B2D" w14:textId="77777777" w:rsidR="003F7759" w:rsidRPr="003F7759" w:rsidRDefault="003F7759" w:rsidP="003F7759">
      <w:pPr>
        <w:ind w:left="2694" w:firstLine="360"/>
        <w:rPr>
          <w:b/>
          <w:bCs/>
        </w:rPr>
      </w:pPr>
    </w:p>
    <w:p w14:paraId="13FD96D1" w14:textId="77777777" w:rsidR="003F7759" w:rsidRPr="000637B7" w:rsidRDefault="003F7759" w:rsidP="000637B7">
      <w:pPr>
        <w:pStyle w:val="ListParagraph"/>
        <w:numPr>
          <w:ilvl w:val="0"/>
          <w:numId w:val="25"/>
        </w:numPr>
        <w:ind w:left="2977"/>
        <w:rPr>
          <w:rFonts w:ascii="Palatino Linotype" w:hAnsi="Palatino Linotype"/>
          <w:b/>
          <w:bCs/>
        </w:rPr>
      </w:pPr>
      <w:r w:rsidRPr="000637B7">
        <w:rPr>
          <w:rFonts w:ascii="Palatino Linotype" w:hAnsi="Palatino Linotype"/>
          <w:b/>
          <w:bCs/>
        </w:rPr>
        <w:t>Theoretical Framework</w:t>
      </w:r>
    </w:p>
    <w:p w14:paraId="028F7EC3" w14:textId="66C0DB28"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Conceptual Basis of AUM</w:t>
      </w:r>
      <w:r w:rsidR="005E560D">
        <w:rPr>
          <w:rFonts w:ascii="Palatino Linotype" w:hAnsi="Palatino Linotype"/>
          <w:i/>
          <w:iCs/>
          <w:sz w:val="20"/>
          <w:szCs w:val="20"/>
        </w:rPr>
        <w:t>OR-</w:t>
      </w:r>
      <w:r w:rsidRPr="000637B7">
        <w:rPr>
          <w:rFonts w:ascii="Palatino Linotype" w:hAnsi="Palatino Linotype"/>
          <w:i/>
          <w:iCs/>
          <w:sz w:val="20"/>
          <w:szCs w:val="20"/>
        </w:rPr>
        <w:t>AR</w:t>
      </w:r>
    </w:p>
    <w:p w14:paraId="55FEA01B" w14:textId="27892927" w:rsidR="003F7759" w:rsidRPr="003F7759" w:rsidRDefault="00A15673" w:rsidP="003F7759">
      <w:pPr>
        <w:ind w:left="2694" w:firstLine="360"/>
      </w:pPr>
      <w:r w:rsidRPr="003F7759">
        <w:t>The conceptual basis for this application involves the synergistic integration of GPS, QR codes, and AR technologies to provide users with a seamless and enriched experience of the museum.</w:t>
      </w:r>
      <w:r w:rsidR="003F7759" w:rsidRPr="003F7759">
        <w:t xml:space="preserve"> </w:t>
      </w:r>
      <w:r w:rsidRPr="003F7759">
        <w:t>GPS technology allows for accurate positioning and tracking of user locations using satellite signals.</w:t>
      </w:r>
      <w:r w:rsidR="003F7759" w:rsidRPr="003F7759">
        <w:t xml:space="preserve"> </w:t>
      </w:r>
      <w:r w:rsidRPr="003F7759">
        <w:t>By integrating GPS functionality into the app, user positions relative to their surroundings can be determined, enabling features such as real-time navigation, location-based alerts and personalized recommendations.</w:t>
      </w:r>
      <w:r w:rsidR="003F7759" w:rsidRPr="003F7759">
        <w:t xml:space="preserve"> Quick Response (QR) codes serve as digital markers that contain encoded information. </w:t>
      </w:r>
      <w:r w:rsidRPr="003F7759">
        <w:t>When scanned using a smartphone camera, QR codes can quickly retrieve specific content, such as website URLs, text, images, or multimedia.</w:t>
      </w:r>
      <w:r w:rsidR="003F7759" w:rsidRPr="003F7759">
        <w:t xml:space="preserve"> </w:t>
      </w:r>
      <w:r w:rsidRPr="003F7759">
        <w:t>Integrating the QR code scanning functionality into the app enables users to access relevant information and resources by simply scanning the designated QR codes placed throughout the environment.</w:t>
      </w:r>
      <w:r w:rsidR="003F7759" w:rsidRPr="003F7759">
        <w:t xml:space="preserve"> </w:t>
      </w:r>
      <w:r w:rsidRPr="003F7759">
        <w:t>AR technology superimposes digital content, such as images, videos, or 3D models, onto a real-world environment, creating an augmented view of reality.</w:t>
      </w:r>
      <w:r w:rsidR="003F7759" w:rsidRPr="003F7759">
        <w:t xml:space="preserve"> </w:t>
      </w:r>
      <w:r w:rsidR="00A44663" w:rsidRPr="003F7759">
        <w:t xml:space="preserve">By overlaying virtual </w:t>
      </w:r>
      <w:r w:rsidR="00A44663" w:rsidRPr="003F7759">
        <w:lastRenderedPageBreak/>
        <w:t>informationn onto physical spaces, AR enhances users' perceptions of their surroundings and enables an interactive experience.</w:t>
      </w:r>
      <w:r w:rsidR="003F7759" w:rsidRPr="003F7759">
        <w:t xml:space="preserve"> </w:t>
      </w:r>
      <w:r w:rsidRPr="003F7759">
        <w:t>In the context of application, AR can be utilized to provide users with contextualized information, interactive guides, virtual tours, and gamified experiences that enhance engagement and immersion within the environment.</w:t>
      </w:r>
      <w:r w:rsidR="003F7759" w:rsidRPr="003F7759">
        <w:t xml:space="preserve"> </w:t>
      </w:r>
      <w:r w:rsidRPr="003F7759">
        <w:t>Together, these technologies create a powerful platform for delivering personalized, context-aware experiences that cater to the diverse needs and preferences of users during university orientation and thereafter.</w:t>
      </w:r>
    </w:p>
    <w:p w14:paraId="24511E87" w14:textId="77777777" w:rsidR="003F7759" w:rsidRPr="003F7759" w:rsidRDefault="003F7759" w:rsidP="003F7759">
      <w:pPr>
        <w:ind w:left="2694" w:firstLine="360"/>
      </w:pPr>
    </w:p>
    <w:p w14:paraId="570CEF0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heoretical Perspectives on Mobile Learning and Navigation</w:t>
      </w:r>
    </w:p>
    <w:p w14:paraId="263B5635" w14:textId="3AB8EB0A" w:rsidR="003F7759" w:rsidRPr="003F7759" w:rsidRDefault="003F7759" w:rsidP="003F7759">
      <w:pPr>
        <w:ind w:left="2694"/>
      </w:pPr>
      <w:r w:rsidRPr="003F7759">
        <w:t xml:space="preserve">The theoretical framework for GPS and QR code-based Augmented Reality (AR) applications encompasses several key theoretical perspectives that inform their design, development, and implementation. </w:t>
      </w:r>
      <w:r w:rsidR="00A15673">
        <w:t xml:space="preserve">First, </w:t>
      </w:r>
      <w:r w:rsidR="00A15673" w:rsidRPr="003F7759">
        <w:t>the Situated Learning Theory emphasizes the importance of context and social interactions in the learning process (Lave &amp; Wenger, 1991).</w:t>
      </w:r>
      <w:r w:rsidRPr="003F7759">
        <w:t xml:space="preserve"> Within the context of GPS and QR code-based AR applications, Situated Learning Theory informs the design of contextualized learning experiences situated within a physical environment. By embedding educational content, interactive challenges, and guided exploration into the user</w:t>
      </w:r>
      <w:r w:rsidR="00065A19">
        <w:t>’</w:t>
      </w:r>
      <w:r w:rsidRPr="003F7759">
        <w:t xml:space="preserve">s surroundings, the application facilitates experiential learning and knowledge acquisition that are directly relevant to the user’s context (Dunleavy et al., 2009). </w:t>
      </w:r>
      <w:r w:rsidR="00A15673" w:rsidRPr="003F7759">
        <w:t>Information Processing Theory focuses on how individuals acquire, process, and retain information (Atkinson &amp; Shiffrin, 1968).</w:t>
      </w:r>
      <w:r w:rsidRPr="003F7759">
        <w:t xml:space="preserve"> This theory informs the design of information retrieval mechanisms and cognitive support features in the context of GPS-and QR code-based AR applications. By optimizing the presentation of information, providing scaffolding and guidance, and incorporating interactive elements, the application enhances users' information-processing capabilities and facilitates effective learning and decision-making (Wu et al., 2013). </w:t>
      </w:r>
      <w:r w:rsidR="00A15673" w:rsidRPr="003F7759">
        <w:t>User Experience (UX) design principles encompass a set of guidelines and best practices for creating intuitive, engaging, and satisfying user experiences.</w:t>
      </w:r>
      <w:r w:rsidRPr="003F7759">
        <w:t xml:space="preserve"> </w:t>
      </w:r>
      <w:r w:rsidR="00A15673" w:rsidRPr="003F7759">
        <w:t>Drawing on principles such as simplicity, consistency, feedback, and affordance (Norman, 2013), UX design informs the development of application interfaces, navigation flow, and interaction design.</w:t>
      </w:r>
      <w:r w:rsidRPr="003F7759">
        <w:t xml:space="preserve"> By prioritizing user needs, minimizing cognitive load, and maximizing usability, the application enhances user satisfaction and engagement with the AR experience (Bacca et al., 2014). </w:t>
      </w:r>
      <w:r w:rsidR="00065A19">
        <w:t xml:space="preserve">Finally, </w:t>
      </w:r>
      <w:r w:rsidRPr="003F7759">
        <w:t xml:space="preserve">Spatial cognition and navigation theory explores how individuals perceive, interpret, and navigate spatial environments (Montello, 2005). </w:t>
      </w:r>
      <w:r w:rsidR="00A15673" w:rsidRPr="003F7759">
        <w:t>In the context of GPS-and QR code-based AR applications, this theory informs the design of spatially aware features, such as GPS-based navigation, AR overlays, and landmark recognition.</w:t>
      </w:r>
      <w:r w:rsidRPr="003F7759">
        <w:t xml:space="preserve"> By leveraging users' spatial cognition abilities and providing intuitive spatial cues, the application enhances their navigation efficiency and spatial understanding within the physical environment (Kljun et al., 2019).</w:t>
      </w:r>
    </w:p>
    <w:p w14:paraId="4D67079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echnology Acceptance Model</w:t>
      </w:r>
    </w:p>
    <w:p w14:paraId="049B31FB" w14:textId="6A0B9018"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w:t>
      </w:r>
      <w:r w:rsidR="00A15673" w:rsidRPr="003F7759">
        <w:t>In the 1980s, with the rise of personal computers, research on technology adoption gained prominence; however, early studies lacked empirical insights into users’ responses to system performance.</w:t>
      </w:r>
      <w:r w:rsidRPr="003F7759">
        <w:t xml:space="preserve"> </w:t>
      </w:r>
      <w:r w:rsidR="00A44663" w:rsidRPr="003F7759">
        <w:t xml:space="preserve">Prior research emphasized user involvement in system design and the evaluation of </w:t>
      </w:r>
      <w:r w:rsidR="00A44663" w:rsidRPr="003F7759">
        <w:lastRenderedPageBreak/>
        <w:t>system characteristics,s yet relied heavily on subjective performance measures that were often unreliable and weakly correlated with actual use.</w:t>
      </w:r>
      <w:r w:rsidRPr="003F7759">
        <w:t xml:space="preserve"> </w:t>
      </w:r>
      <w:r w:rsidR="00A15673" w:rsidRPr="003F7759">
        <w:t>To address these shortcomings, scholars have turned to the Theory of Reasoned Action (TRA) to explain the attitudinal drivers of behavior; however, its generic nature limits its application to information systems.</w:t>
      </w:r>
      <w:r w:rsidRPr="003F7759">
        <w:t xml:space="preserve"> </w:t>
      </w:r>
      <w:r w:rsidR="00A15673" w:rsidRPr="003F7759">
        <w:t>Recognizing the need for a more tailored framework, Davis (1989) developed the Technology Acceptance Model (TAM), which is grounded in the TRA but specifically focuses on technology use and its acceptance.</w:t>
      </w:r>
      <w:r w:rsidRPr="003F7759">
        <w:t xml:space="preserve"> </w:t>
      </w:r>
      <w:r w:rsidR="00A15673" w:rsidRPr="003F7759">
        <w:t>It provides a theoretical foundation for understanding user acceptance and technology adoption.</w:t>
      </w:r>
      <w:r w:rsidRPr="003F7759">
        <w:t xml:space="preserve">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w:t>
      </w:r>
      <w:r w:rsidR="00A15673" w:rsidRPr="003F7759">
        <w:t>PU refers to the extent to which a person believes that using a system enhances their performance, and PEOU reflects the belief that using a system requires minimal effort.</w:t>
      </w:r>
      <w:r w:rsidRPr="003F7759">
        <w:t xml:space="preserve">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use. </w:t>
      </w:r>
      <w:r w:rsidR="00A15673" w:rsidRPr="003F7759">
        <w:t>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50D922E7" w14:textId="77777777" w:rsidR="003F7759" w:rsidRPr="003F7759" w:rsidRDefault="003F7759" w:rsidP="003F7759">
      <w:pPr>
        <w:ind w:left="2694" w:firstLine="360"/>
      </w:pPr>
    </w:p>
    <w:p w14:paraId="351CE504" w14:textId="77777777" w:rsidR="003F7759" w:rsidRPr="000637B7" w:rsidRDefault="003F7759" w:rsidP="003F7759">
      <w:pPr>
        <w:pStyle w:val="ListParagraph"/>
        <w:numPr>
          <w:ilvl w:val="0"/>
          <w:numId w:val="25"/>
        </w:numPr>
        <w:ind w:left="2694"/>
        <w:rPr>
          <w:rFonts w:ascii="Palatino Linotype" w:hAnsi="Palatino Linotype"/>
          <w:b/>
          <w:bCs/>
        </w:rPr>
      </w:pPr>
      <w:r w:rsidRPr="000637B7">
        <w:rPr>
          <w:rFonts w:ascii="Palatino Linotype" w:hAnsi="Palatino Linotype"/>
          <w:b/>
          <w:bCs/>
        </w:rPr>
        <w:t>Methodology</w:t>
      </w:r>
    </w:p>
    <w:p w14:paraId="5E2F3BD8" w14:textId="77777777" w:rsidR="000637B7" w:rsidRPr="003F7759" w:rsidRDefault="000637B7" w:rsidP="000637B7">
      <w:pPr>
        <w:pStyle w:val="ListParagraph"/>
        <w:ind w:left="2694"/>
        <w:rPr>
          <w:rFonts w:ascii="Palatino Linotype" w:hAnsi="Palatino Linotype"/>
          <w:b/>
          <w:bCs/>
          <w:sz w:val="20"/>
          <w:szCs w:val="20"/>
        </w:rPr>
      </w:pPr>
    </w:p>
    <w:p w14:paraId="308A8FE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4EBFC618" w14:textId="0189B37A" w:rsidR="003F7759" w:rsidRPr="003F7759" w:rsidRDefault="00A15673" w:rsidP="003F7759">
      <w:pPr>
        <w:ind w:left="2694"/>
      </w:pPr>
      <w:r w:rsidRPr="003F7759">
        <w:t>This study adopted a sequential exploratory design, beginning with qualitative data collection and analysis, followed by quantitative data collection and analysis.</w:t>
      </w:r>
      <w:r w:rsidR="003F7759" w:rsidRPr="003F7759">
        <w:t xml:space="preserve"> </w:t>
      </w:r>
      <w:r w:rsidRPr="003F7759">
        <w:t>This approach allowed for an in-depth exploration of user experiences, preferences, and challenges, before quantitatively assessing the application's performance and impact.</w:t>
      </w:r>
    </w:p>
    <w:p w14:paraId="2E1F6880" w14:textId="77777777" w:rsidR="003F7759" w:rsidRPr="003F7759" w:rsidRDefault="003F7759" w:rsidP="003F7759">
      <w:pPr>
        <w:ind w:left="2694"/>
      </w:pPr>
    </w:p>
    <w:p w14:paraId="05F8D1E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3599C890" w14:textId="77777777" w:rsidR="003F7759" w:rsidRPr="000637B7" w:rsidRDefault="003F7759" w:rsidP="000637B7">
      <w:pPr>
        <w:pStyle w:val="ListParagraph"/>
        <w:ind w:left="3119"/>
        <w:rPr>
          <w:rFonts w:ascii="Palatino Linotype" w:hAnsi="Palatino Linotype"/>
          <w:sz w:val="20"/>
          <w:szCs w:val="20"/>
        </w:rPr>
      </w:pPr>
    </w:p>
    <w:p w14:paraId="67B00BE2"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0FE70050" w:rsidR="003F7759" w:rsidRPr="003F7759" w:rsidRDefault="00A15673" w:rsidP="003F7759">
      <w:pPr>
        <w:ind w:left="2694"/>
      </w:pPr>
      <w:r w:rsidRPr="003F7759">
        <w:t xml:space="preserve">A total of 128 participants, including undergraduate students (aged 19–22) and </w:t>
      </w:r>
      <w:r>
        <w:t>faculty</w:t>
      </w:r>
      <w:r w:rsidRPr="003F7759">
        <w:t xml:space="preserve"> members from the electrical engineering department, participated in the study.</w:t>
      </w:r>
      <w:r w:rsidR="003F7759" w:rsidRPr="003F7759">
        <w:t xml:space="preserve"> </w:t>
      </w:r>
      <w:r w:rsidRPr="003F7759">
        <w:t>All participants were engineering students (and staff), and the majority belonged to the third and fourth years of an undergraduate computer and electrical engineering program.</w:t>
      </w:r>
      <w:r w:rsidR="003F7759" w:rsidRPr="003F7759">
        <w:t xml:space="preserve"> Additionally, the participants had previously experienced augmented reality in one way or another. </w:t>
      </w:r>
    </w:p>
    <w:p w14:paraId="05DB117A" w14:textId="77777777" w:rsidR="003F7759" w:rsidRPr="003F7759" w:rsidRDefault="003F7759" w:rsidP="003F7759">
      <w:pPr>
        <w:ind w:left="2694"/>
      </w:pPr>
    </w:p>
    <w:p w14:paraId="403A369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lastRenderedPageBreak/>
        <w:t>Research Sample Selection</w:t>
      </w:r>
    </w:p>
    <w:p w14:paraId="144CD3FD" w14:textId="7E63E73C" w:rsidR="003F7759" w:rsidRPr="003F7759" w:rsidRDefault="00A15673" w:rsidP="005C308B">
      <w:pPr>
        <w:ind w:left="2694"/>
      </w:pPr>
      <w:r w:rsidRPr="003F7759">
        <w:t>Students taught by the researchers were invited to participate in the survey through direct invitations during lecture</w:t>
      </w:r>
      <w:r>
        <w:t>s</w:t>
      </w:r>
      <w:r w:rsidRPr="003F7759">
        <w:t>.</w:t>
      </w:r>
      <w:r w:rsidR="003F7759" w:rsidRPr="003F7759">
        <w:t xml:space="preserve"> </w:t>
      </w:r>
      <w:r w:rsidRPr="003F7759">
        <w:t>Students who volunteered to participate in this study were recruited for the study.</w:t>
      </w:r>
      <w:r w:rsidR="003F7759" w:rsidRPr="003F7759">
        <w:t xml:space="preserve"> If a participant decided to withdraw after providing consent, the next participant was contacted to take their place. </w:t>
      </w:r>
      <w:r w:rsidRPr="003F7759">
        <w:t>The participating students and facilitators belonged to the same department (EE).</w:t>
      </w:r>
      <w:r w:rsidR="003F7759" w:rsidRPr="003F7759">
        <w:t xml:space="preserve"> </w:t>
      </w:r>
      <w:r w:rsidRPr="003F7759">
        <w:t xml:space="preserve">The survey was conducted at the AUM </w:t>
      </w:r>
      <w:r>
        <w:t>c</w:t>
      </w:r>
      <w:r w:rsidRPr="003F7759">
        <w:t xml:space="preserve">ampus during </w:t>
      </w:r>
      <w:r>
        <w:t>u</w:t>
      </w:r>
      <w:r w:rsidRPr="003F7759">
        <w:t>niversity hours but outside the lecture hours.</w:t>
      </w:r>
      <w:r w:rsidR="003F7759" w:rsidRPr="003F7759">
        <w:t xml:space="preserve"> </w:t>
      </w:r>
      <w:r w:rsidRPr="003F7759">
        <w:t>The participants were chosen on a first-come, first-serve basis and did not receive any rewards for their participation.</w:t>
      </w:r>
    </w:p>
    <w:p w14:paraId="626D4CED" w14:textId="77777777" w:rsidR="003F7759" w:rsidRPr="003F7759" w:rsidRDefault="003F7759" w:rsidP="003F7759">
      <w:pPr>
        <w:ind w:left="2694" w:firstLine="720"/>
      </w:pPr>
    </w:p>
    <w:p w14:paraId="162D0CE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Procedure</w:t>
      </w:r>
    </w:p>
    <w:p w14:paraId="59547D24" w14:textId="4FE0B53E" w:rsidR="003F7759" w:rsidRPr="003F7759" w:rsidRDefault="003F7759" w:rsidP="003F7759">
      <w:pPr>
        <w:ind w:left="2694"/>
      </w:pPr>
      <w:r w:rsidRPr="003F7759">
        <w:t xml:space="preserve">If a student was willing to participate, a meeting was scheduled with the student, where only one researcher and the participant(s) were present. </w:t>
      </w:r>
      <w:r w:rsidR="00A15673" w:rsidRPr="003F7759">
        <w:t>The researcher conducted the evaluation and explained the research and the procedure for carrying out the test to the participant(s).</w:t>
      </w:r>
      <w:r w:rsidRPr="003F7759">
        <w:t xml:space="preserve"> The participants were provided with an Android smartphone with a pre-installed orientation application (AUMOR-AR). </w:t>
      </w:r>
      <w:r w:rsidR="00A15673" w:rsidRPr="003F7759">
        <w:t>Participants were informed that they were participating voluntarily and that they could exit the study at any time without any personal consequences.</w:t>
      </w:r>
      <w:r w:rsidRPr="003F7759">
        <w:t xml:space="preserve"> </w:t>
      </w:r>
      <w:r w:rsidR="00A15673" w:rsidRPr="003F7759">
        <w:t>Users were allowed to use the application in the vicinity of the campus and in the undergraduate laboratories.</w:t>
      </w:r>
      <w:r w:rsidRPr="003F7759">
        <w:t xml:space="preserve"> Each feature of the application had a tutorial pop-up that appeared as soon as it was launched. </w:t>
      </w:r>
      <w:r w:rsidR="00A15673" w:rsidRPr="003F7759">
        <w:t>This was done to guide students and reduce their dependence on external assistance.</w:t>
      </w:r>
      <w:r w:rsidRPr="003F7759">
        <w:t xml:space="preserve"> </w:t>
      </w:r>
      <w:r w:rsidR="00A15673" w:rsidRPr="003F7759">
        <w:t>After using the application, the participants were asked to complete a paper-based questionnaire evaluating its performance, comfort, usefulness, and helpfulness.</w:t>
      </w:r>
      <w:r w:rsidRPr="003F7759">
        <w:t xml:space="preserve"> </w:t>
      </w:r>
      <w:r w:rsidR="00A15673" w:rsidRPr="003F7759">
        <w:t>The questionnaires were created using a 5-point Likert scale to provide better understandability and easy quantification of the responses.</w:t>
      </w:r>
      <w:r w:rsidRPr="003F7759">
        <w:t xml:space="preserve"> </w:t>
      </w:r>
      <w:r w:rsidR="00A15673" w:rsidRPr="003F7759">
        <w:t>The survey assessed the ease and intuitiveness of the application, its effectiveness in helping students understand the information, and the relevance of the augmented content.</w:t>
      </w:r>
    </w:p>
    <w:p w14:paraId="1951A0A7" w14:textId="77777777" w:rsidR="003F7759" w:rsidRPr="003F7759" w:rsidRDefault="003F7759" w:rsidP="003F7759">
      <w:pPr>
        <w:ind w:left="2694"/>
      </w:pPr>
    </w:p>
    <w:p w14:paraId="6B8CE096"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Ethics</w:t>
      </w:r>
    </w:p>
    <w:p w14:paraId="1690C3FE" w14:textId="3BB1C174" w:rsidR="003F7759" w:rsidRPr="003F7759" w:rsidRDefault="00A15673" w:rsidP="003F7759">
      <w:pPr>
        <w:ind w:left="2694" w:firstLine="360"/>
      </w:pPr>
      <w:r w:rsidRPr="003F7759">
        <w:t>This study involved human participants and required approval from the Ethics Committee.</w:t>
      </w:r>
      <w:r w:rsidR="003F7759" w:rsidRPr="003F7759">
        <w:t xml:space="preserve"> </w:t>
      </w:r>
      <w:r w:rsidRPr="003F7759">
        <w:t>The protocol was approved by the concerned authorities at AUM (reference xxxx).</w:t>
      </w:r>
      <w:r w:rsidR="003F7759" w:rsidRPr="003F7759">
        <w:t xml:space="preserve"> </w:t>
      </w:r>
      <w:r w:rsidRPr="003F7759">
        <w:t>The research required interactions between students conducting the survey and the participants.</w:t>
      </w:r>
      <w:r w:rsidR="003F7759" w:rsidRPr="003F7759">
        <w:t xml:space="preserve"> </w:t>
      </w:r>
      <w:r w:rsidRPr="003F7759">
        <w:t>Therefore, the researcher was aware of the participants’ identities, and anonymity was not possible.</w:t>
      </w:r>
      <w:r w:rsidR="003F7759" w:rsidRPr="003F7759">
        <w:t xml:space="preserve"> </w:t>
      </w:r>
      <w:r w:rsidRPr="003F7759">
        <w:t>The questionnaire provided to the participants was anonymous and did not contain any information that could help to identify them.</w:t>
      </w:r>
    </w:p>
    <w:p w14:paraId="4ABBB785" w14:textId="77777777" w:rsidR="003F7759" w:rsidRPr="003F7759" w:rsidRDefault="003F7759" w:rsidP="003F7759">
      <w:pPr>
        <w:ind w:left="2694"/>
      </w:pPr>
    </w:p>
    <w:p w14:paraId="1E7C57C3"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pparatus</w:t>
      </w:r>
    </w:p>
    <w:p w14:paraId="233FA3A4" w14:textId="0601A140" w:rsidR="003F7759" w:rsidRPr="003F7759" w:rsidRDefault="003F7759" w:rsidP="003F7759">
      <w:pPr>
        <w:ind w:left="2694" w:firstLine="720"/>
      </w:pPr>
      <w:r w:rsidRPr="003F7759">
        <w:t xml:space="preserve">The study was mostly conducted with an Android-based Samsung Galaxy S10 Wi-Fi SM-T700 16 GB model running Android 9.0 Pie with Samsung Exynos Octa-Core CPU processors, 2 × 2.73 GHz Mongoose M4 and 2 × 2.31 GHz Cor-tex-A75 and 4 × 1.95 GHz Cortex-A55, an ARM Mali-G76 MP12 GPU graphics card, and 3 GB LPDDR3 RAM. </w:t>
      </w:r>
      <w:r w:rsidR="00A15673" w:rsidRPr="003F7759">
        <w:t>Alternatively, students could download the application from the Play Store and install it on their phones.</w:t>
      </w:r>
      <w:r w:rsidRPr="003F7759">
        <w:t xml:space="preserve"> </w:t>
      </w:r>
      <w:r w:rsidR="008227F9" w:rsidRPr="003F7759">
        <w:t>We used the built-in technologies of the mobile phone for the AR system, such as the camera to capture real-world views, a touchscreen for interaction, and speakers to play music.</w:t>
      </w:r>
      <w:r w:rsidRPr="003F7759">
        <w:t xml:space="preserve"> </w:t>
      </w:r>
    </w:p>
    <w:p w14:paraId="5B758F36" w14:textId="77777777" w:rsidR="003F7759" w:rsidRPr="003F7759" w:rsidRDefault="003F7759" w:rsidP="003F7759">
      <w:pPr>
        <w:ind w:left="2694"/>
      </w:pPr>
    </w:p>
    <w:p w14:paraId="4803F324" w14:textId="5F3BA0B8"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uestionnaire</w:t>
      </w:r>
    </w:p>
    <w:p w14:paraId="5A9394D4" w14:textId="0CFF93BB" w:rsidR="003F7759" w:rsidRPr="003F7759" w:rsidRDefault="003F7759" w:rsidP="003F7759">
      <w:pPr>
        <w:ind w:left="2694" w:firstLine="360"/>
      </w:pPr>
      <w:r w:rsidRPr="003F7759">
        <w:t xml:space="preserve">A short questionnaire comprising two parts was designed to evaluate the mobile AR-based application. The first part used a 5-point scale, ranging from strongly disagree to strongly agree, to capture the responses of participants, and the second part collected open-ended feedback in terms of likes/dislikes and suggestions. </w:t>
      </w:r>
      <w:r w:rsidR="00925C99" w:rsidRPr="003F7759">
        <w:t>Six questions in the questionnaire focused on the quality of the application design and ease of use.</w:t>
      </w:r>
      <w:r w:rsidRPr="003F7759">
        <w:t xml:space="preserve"> </w:t>
      </w:r>
      <w:r w:rsidR="00925C99" w:rsidRPr="003F7759">
        <w:t xml:space="preserve">As mentioned earlier, we based our questionnaire on </w:t>
      </w:r>
      <w:r w:rsidR="00925C99" w:rsidRPr="003F7759">
        <w:rPr>
          <w:lang w:val="en-GB"/>
        </w:rPr>
        <w:t>Technology Acceptance Model</w:t>
      </w:r>
      <w:r w:rsidR="00925C99">
        <w:rPr>
          <w:lang w:val="en-GB"/>
        </w:rPr>
        <w:t xml:space="preserve"> 3 (</w:t>
      </w:r>
      <w:r w:rsidR="00925C99" w:rsidRPr="003F7759">
        <w:t>TAM3</w:t>
      </w:r>
      <w:r w:rsidR="00925C99">
        <w:t>)</w:t>
      </w:r>
      <w:r w:rsidR="00925C99" w:rsidRPr="003F7759">
        <w:t xml:space="preserve"> [54] to measure the rate of student acceptance of the </w:t>
      </w:r>
      <w:r w:rsidR="00925C99">
        <w:t>AUMOR-AR</w:t>
      </w:r>
      <w:r w:rsidR="00925C99" w:rsidRPr="003F7759">
        <w:t xml:space="preserve"> app.</w:t>
      </w:r>
      <w:r w:rsidRPr="003F7759">
        <w:t xml:space="preserve"> </w:t>
      </w:r>
      <w:r w:rsidR="00925C99" w:rsidRPr="003F7759">
        <w:t>We selected and adopted the questions presented by [31] for this study as follows:</w:t>
      </w:r>
      <w:r w:rsidRPr="003F7759">
        <w:t xml:space="preserve"> </w:t>
      </w:r>
    </w:p>
    <w:p w14:paraId="6AC1604E" w14:textId="77777777" w:rsidR="003F7759" w:rsidRPr="003F7759" w:rsidRDefault="003F7759" w:rsidP="003F7759">
      <w:pPr>
        <w:ind w:left="2694"/>
      </w:pPr>
    </w:p>
    <w:p w14:paraId="179881A1" w14:textId="77777777" w:rsidR="003F7759" w:rsidRPr="000637B7" w:rsidRDefault="003F7759" w:rsidP="000637B7">
      <w:pPr>
        <w:pStyle w:val="ListParagraph"/>
        <w:numPr>
          <w:ilvl w:val="1"/>
          <w:numId w:val="25"/>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50B1C98A" w14:textId="77777777" w:rsidR="003F7759" w:rsidRPr="003F7759" w:rsidRDefault="003F7759" w:rsidP="003F7759">
      <w:pPr>
        <w:ind w:left="2694"/>
      </w:pPr>
    </w:p>
    <w:p w14:paraId="4F8D9AFC"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57912ACF" w:rsidR="003F7759" w:rsidRDefault="00925C9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Pr="00D23CF9">
        <w:t xml:space="preserve">Figure </w:t>
      </w:r>
      <w:r w:rsidRPr="00D23CF9">
        <w:rPr>
          <w:noProof/>
        </w:rPr>
        <w:t>1</w:t>
      </w:r>
      <w:r w:rsidRPr="003F7759">
        <w:fldChar w:fldCharType="end"/>
      </w:r>
      <w:r w:rsidRPr="003F7759">
        <w:t xml:space="preserve"> illustrates the architecture of AUMOR-AR.</w:t>
      </w:r>
      <w:r w:rsidR="003F7759" w:rsidRPr="003F7759">
        <w:t xml:space="preserv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Both the camera and GPS feed their data into the AR Display, which becomes the user's interaction layer with the application. </w:t>
      </w:r>
      <w:r w:rsidRPr="003F7759">
        <w:t>The user request, which includes GPS coordinates and scanned QR information, is structured in JSON format and sent to the remote server.</w:t>
      </w:r>
      <w:r w:rsidR="003F7759" w:rsidRPr="003F7759">
        <w:t xml:space="preserve"> </w:t>
      </w:r>
      <w:r w:rsidRPr="003F7759">
        <w:t>This ensures interoperability and lightweight data processing for the proposed system.</w:t>
      </w:r>
      <w:r w:rsidR="003F7759" w:rsidRPr="003F7759">
        <w:t xml:space="preserve"> </w:t>
      </w:r>
      <w:r w:rsidRPr="003F7759">
        <w:t>The JSON-formatted AR content is stored on a server or repository such as GitHub.</w:t>
      </w:r>
      <w:r w:rsidR="003F7759" w:rsidRPr="003F7759">
        <w:t xml:space="preserve"> The OGAR parses the JSON format that the server provides in response to this request in real time and incorporates it into the display. </w:t>
      </w:r>
      <w:r w:rsidRPr="003F7759">
        <w:t>The globe icon on the right represents the GitHub cloud repository that dynamically stores and serves AR content.</w:t>
      </w:r>
      <w:r w:rsidR="003F7759" w:rsidRPr="003F7759">
        <w:t xml:space="preserve"> </w:t>
      </w:r>
      <w:r w:rsidRPr="003F7759">
        <w:t>The server parses the incoming request, matches the data with the appropriate AR content, and sends a JSON-formatted response containing AR assets such as text, images, or videos.</w:t>
      </w:r>
      <w:r w:rsidR="003F7759" w:rsidRPr="003F7759">
        <w:t xml:space="preserve"> The AR content of AUMOR-AR can be updated dynamically on the server without recompiling the mobile application. </w:t>
      </w:r>
      <w:r w:rsidRPr="003F7759">
        <w:t>This design saves time and resources and simplifies content maintenance for the developers and administrators.</w:t>
      </w:r>
    </w:p>
    <w:p w14:paraId="16F3DC2F" w14:textId="77777777" w:rsidR="000637B7" w:rsidRDefault="000637B7" w:rsidP="003F7759">
      <w:pPr>
        <w:tabs>
          <w:tab w:val="num" w:pos="720"/>
        </w:tabs>
        <w:ind w:left="2694" w:firstLine="360"/>
      </w:pPr>
    </w:p>
    <w:p w14:paraId="2B8171EC" w14:textId="5DA5ECFB" w:rsidR="000637B7" w:rsidRDefault="000637B7" w:rsidP="000637B7">
      <w:pPr>
        <w:tabs>
          <w:tab w:val="num" w:pos="720"/>
        </w:tabs>
        <w:ind w:left="2694"/>
      </w:pPr>
      <w:r>
        <w:rPr>
          <w:noProof/>
        </w:rPr>
        <w:drawing>
          <wp:inline distT="0" distB="0" distL="0" distR="0" wp14:anchorId="1C5825D0" wp14:editId="71798310">
            <wp:extent cx="1993265" cy="1993265"/>
            <wp:effectExtent l="0" t="0" r="6985" b="6985"/>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93265" cy="1993265"/>
                    </a:xfrm>
                    <a:prstGeom prst="rect">
                      <a:avLst/>
                    </a:prstGeom>
                    <a:noFill/>
                  </pic:spPr>
                </pic:pic>
              </a:graphicData>
            </a:graphic>
          </wp:inline>
        </w:drawing>
      </w:r>
    </w:p>
    <w:p w14:paraId="65426AEE" w14:textId="5E866B19" w:rsidR="003F7759" w:rsidRPr="003F7759" w:rsidRDefault="003F7759" w:rsidP="003F7759">
      <w:pPr>
        <w:pStyle w:val="Caption"/>
        <w:ind w:left="2694"/>
        <w:rPr>
          <w:rFonts w:ascii="Palatino Linotype" w:hAnsi="Palatino Linotype"/>
          <w:b/>
          <w:bCs/>
          <w:i w:val="0"/>
          <w:iCs w:val="0"/>
          <w:color w:val="auto"/>
          <w:sz w:val="20"/>
          <w:szCs w:val="20"/>
        </w:rPr>
      </w:pPr>
      <w:bookmarkStart w:id="1"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CF41F6">
        <w:rPr>
          <w:rFonts w:ascii="Palatino Linotype" w:hAnsi="Palatino Linotype"/>
          <w:b/>
          <w:bCs/>
          <w:i w:val="0"/>
          <w:iCs w:val="0"/>
          <w:noProof/>
          <w:color w:val="auto"/>
        </w:rPr>
        <w:t>1</w:t>
      </w:r>
      <w:r w:rsidRPr="003F7759">
        <w:rPr>
          <w:rFonts w:ascii="Palatino Linotype" w:hAnsi="Palatino Linotype"/>
          <w:b/>
          <w:bCs/>
          <w:i w:val="0"/>
          <w:iCs w:val="0"/>
          <w:color w:val="auto"/>
        </w:rPr>
        <w:fldChar w:fldCharType="end"/>
      </w:r>
      <w:bookmarkEnd w:id="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lastRenderedPageBreak/>
        <w:t>Development Process of AUMOR</w:t>
      </w:r>
      <w:r w:rsidR="00596328">
        <w:rPr>
          <w:rFonts w:ascii="Palatino Linotype" w:hAnsi="Palatino Linotype"/>
          <w:sz w:val="20"/>
          <w:szCs w:val="20"/>
        </w:rPr>
        <w:t>-AR</w:t>
      </w:r>
    </w:p>
    <w:p w14:paraId="51B9E6FC" w14:textId="43A3C51C" w:rsidR="003F7759" w:rsidRPr="003F7759" w:rsidRDefault="00925C99" w:rsidP="003F7759">
      <w:pPr>
        <w:ind w:left="2694" w:firstLine="360"/>
      </w:pPr>
      <w:r w:rsidRPr="003F7759">
        <w:t xml:space="preserve">We used an incremental development model for mobile application development, as shown in </w:t>
      </w:r>
      <w:r w:rsidRPr="003F7759">
        <w:fldChar w:fldCharType="begin"/>
      </w:r>
      <w:r w:rsidRPr="003F7759">
        <w:instrText xml:space="preserve"> REF _Ref209870858 \h  \* MERGEFORMAT </w:instrText>
      </w:r>
      <w:r w:rsidRPr="003F7759">
        <w:fldChar w:fldCharType="separate"/>
      </w:r>
      <w:r w:rsidRPr="00D23CF9">
        <w:rPr>
          <w:color w:val="auto"/>
        </w:rPr>
        <w:t xml:space="preserve">Figure </w:t>
      </w:r>
      <w:r w:rsidRPr="00D23CF9">
        <w:rPr>
          <w:noProof/>
          <w:color w:val="auto"/>
        </w:rPr>
        <w:t>2</w:t>
      </w:r>
      <w:r w:rsidRPr="003F7759">
        <w:fldChar w:fldCharType="end"/>
      </w:r>
      <w:r w:rsidRPr="003F7759">
        <w:t>, which is an iterative approach that involves breaking down a project into smaller and manageable increments or iterations.</w:t>
      </w:r>
      <w:r w:rsidR="003F7759" w:rsidRPr="003F7759">
        <w:t xml:space="preserve"> </w:t>
      </w:r>
      <w:r w:rsidRPr="003F7759">
        <w:t>Each iteration focuses on delivering a specific set of features or functionalities, allowing continuous improvement and adaptation throughout the development process.</w:t>
      </w:r>
      <w:r w:rsidR="003F7759" w:rsidRPr="003F7759">
        <w:t xml:space="preserve"> </w:t>
      </w:r>
      <w:r w:rsidRPr="003F7759">
        <w:t xml:space="preserve">The </w:t>
      </w:r>
      <w:r w:rsidR="008227F9">
        <w:t>project planning phase</w:t>
      </w:r>
      <w:r w:rsidRPr="003F7759">
        <w:t xml:space="preserve"> outlines the overall goals and objectives of the mobile application.</w:t>
      </w:r>
      <w:r w:rsidR="003F7759" w:rsidRPr="003F7759">
        <w:t xml:space="preserve"> </w:t>
      </w:r>
      <w:r w:rsidR="008227F9">
        <w:t>Next, we identified</w:t>
      </w:r>
      <w:r w:rsidR="008227F9" w:rsidRPr="003F7759">
        <w:t xml:space="preserve"> the core features and functionalities that are essential for the initial release, as well as any additional features that can be added in future iterations.</w:t>
      </w:r>
      <w:r w:rsidR="003F7759" w:rsidRPr="003F7759">
        <w:t xml:space="preserve"> We then prioritized the features and functionalities based on their importance and impact on the app's success. Factors such as user needs, market demand, and technical complexity were considered when determining the priority of each feature. </w:t>
      </w:r>
      <w:r w:rsidR="008227F9" w:rsidRPr="003F7759">
        <w:t>The first increment included the most critical features necessary to create a functional app.</w:t>
      </w:r>
      <w:r w:rsidR="003F7759" w:rsidRPr="003F7759">
        <w:t xml:space="preserve"> This involve</w:t>
      </w:r>
      <w:r w:rsidR="008227F9">
        <w:t>d</w:t>
      </w:r>
      <w:r w:rsidR="003F7759" w:rsidRPr="003F7759">
        <w:t xml:space="preserve"> basic functionalities such as user authentication, navigation, and core functionality. </w:t>
      </w:r>
      <w:r w:rsidR="008C508E" w:rsidRPr="003F7759">
        <w:t>The features included in the first step were developed and evaluated.</w:t>
      </w:r>
      <w:r w:rsidR="003F7759" w:rsidRPr="003F7759">
        <w:t xml:space="preserve"> </w:t>
      </w:r>
      <w:r w:rsidR="008227F9" w:rsidRPr="003F7759">
        <w:t>The focus was on creating a stable and reliable foundation for the app, ensuring that the core functionalities met the users’ requirements and expectations.</w:t>
      </w:r>
      <w:r w:rsidR="003F7759" w:rsidRPr="003F7759">
        <w:t xml:space="preserve"> Gather feedback from stakeholders, users, and usability testing sessions to evaluate the first increment of the system. </w:t>
      </w:r>
      <w:r w:rsidR="008227F9" w:rsidRPr="003F7759">
        <w:t>This feedback was used to identify areas for improvement and to prioritize changes for future iterations.</w:t>
      </w:r>
      <w:r w:rsidR="003F7759" w:rsidRPr="003F7759">
        <w:t xml:space="preserve"> </w:t>
      </w:r>
      <w:r w:rsidR="008227F9" w:rsidRPr="003F7759">
        <w:t>The development process was iterated by adding new features and functions in the subsequent increments.</w:t>
      </w:r>
      <w:r w:rsidR="003F7759" w:rsidRPr="003F7759">
        <w:t xml:space="preserve"> </w:t>
      </w:r>
      <w:r w:rsidR="008227F9" w:rsidRPr="003F7759">
        <w:t>Each increment builds upon the previous one, gradually expanding the app's capabilities and addressing user feedback and requirements.</w:t>
      </w:r>
      <w:r w:rsidR="003F7759" w:rsidRPr="003F7759">
        <w:t xml:space="preserve"> </w:t>
      </w:r>
      <w:r w:rsidR="008227F9" w:rsidRPr="003F7759">
        <w:t>New features should be integrated into the app regularly, and updates should be deployed to users as soon as they are available.</w:t>
      </w:r>
      <w:r w:rsidR="003F7759" w:rsidRPr="003F7759">
        <w:t xml:space="preserve"> </w:t>
      </w:r>
      <w:r w:rsidR="008227F9" w:rsidRPr="003F7759">
        <w:t>This allows for the continuous delivery of value to users and enables rapid adaptation to changing market conditions and user needs.</w:t>
      </w:r>
      <w:r w:rsidR="003F7759" w:rsidRPr="003F7759">
        <w:t xml:space="preserve"> The app's performance and user engagement metrics were monitored to identify opportunities for optimization and refinement. </w:t>
      </w:r>
      <w:r w:rsidR="008227F9" w:rsidRPr="003F7759">
        <w:t>Analytical tools are used to track user behavior, identify usability issues, and make data-driven decisions for future iterations.</w:t>
      </w:r>
      <w:r w:rsidR="003F7759" w:rsidRPr="003F7759">
        <w:t xml:space="preserve"> As the app gains traction and user adoption increases, consider scaling up development efforts to add more advanced features and expand the app's functionality. </w:t>
      </w:r>
      <w:r w:rsidR="008227F9" w:rsidRPr="003F7759">
        <w:t>Continue to prioritize features based on user feedback and market demand to ensure success in the future.</w:t>
      </w:r>
      <w:r w:rsidR="003F7759" w:rsidRPr="003F7759">
        <w:t xml:space="preserve"> </w:t>
      </w:r>
      <w:r w:rsidR="008227F9" w:rsidRPr="003F7759">
        <w:t>An ongoing feedback loop with stakeholders, users, and the development team was maintained throughout the incremental development process of the app.</w:t>
      </w:r>
      <w:r w:rsidR="003F7759" w:rsidRPr="003F7759">
        <w:t xml:space="preserve"> Regularly solicit feedback, gather insights, and incorporate changes to ensure that the app evolves in alignment with users’ needs and expectations.</w:t>
      </w:r>
    </w:p>
    <w:p w14:paraId="63DF3307" w14:textId="77777777" w:rsidR="003F7759" w:rsidRPr="003F7759" w:rsidRDefault="003F7759" w:rsidP="003F7759">
      <w:pPr>
        <w:ind w:left="2694"/>
        <w:jc w:val="left"/>
      </w:pPr>
      <w:r w:rsidRPr="003F7759">
        <w:rPr>
          <w:noProof/>
        </w:rPr>
        <w:lastRenderedPageBreak/>
        <w:drawing>
          <wp:inline distT="0" distB="0" distL="0" distR="0" wp14:anchorId="5C332F7F" wp14:editId="0F1CFE82">
            <wp:extent cx="3562350" cy="5020857"/>
            <wp:effectExtent l="0" t="0" r="0" b="889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2093" cy="5034588"/>
                    </a:xfrm>
                    <a:prstGeom prst="rect">
                      <a:avLst/>
                    </a:prstGeom>
                    <a:noFill/>
                    <a:ln>
                      <a:noFill/>
                    </a:ln>
                  </pic:spPr>
                </pic:pic>
              </a:graphicData>
            </a:graphic>
          </wp:inline>
        </w:drawing>
      </w:r>
    </w:p>
    <w:p w14:paraId="04B57973" w14:textId="64539F45" w:rsidR="003F7759" w:rsidRPr="003F7759" w:rsidRDefault="003F7759" w:rsidP="003F7759">
      <w:pPr>
        <w:pStyle w:val="Caption"/>
        <w:ind w:left="2694"/>
        <w:rPr>
          <w:rFonts w:ascii="Palatino Linotype" w:hAnsi="Palatino Linotype"/>
          <w:i w:val="0"/>
          <w:iCs w:val="0"/>
          <w:color w:val="auto"/>
          <w:sz w:val="20"/>
          <w:szCs w:val="20"/>
        </w:rPr>
      </w:pPr>
      <w:bookmarkStart w:id="2" w:name="_Ref209870858"/>
      <w:bookmarkStart w:id="3"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2"/>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3"/>
    </w:p>
    <w:p w14:paraId="4100E574"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785E7BF2" w:rsidR="003F7759" w:rsidRPr="003F7759" w:rsidRDefault="003F7759" w:rsidP="003F7759">
      <w:pPr>
        <w:ind w:left="2694" w:firstLine="360"/>
      </w:pPr>
      <w:r w:rsidRPr="003F7759">
        <w:t xml:space="preserve">The user interface (UI) flow of the AUMOR-AR mobile application developed for university orientation is shown in </w:t>
      </w:r>
      <w:r w:rsidRPr="003F7759">
        <w:fldChar w:fldCharType="begin"/>
      </w:r>
      <w:r w:rsidRPr="003F7759">
        <w:instrText xml:space="preserve"> REF _Ref209612348 \h  \* MERGEFORMAT </w:instrText>
      </w:r>
      <w:r w:rsidRPr="003F7759">
        <w:fldChar w:fldCharType="separate"/>
      </w:r>
      <w:r w:rsidR="00CF41F6" w:rsidRPr="00D23CF9">
        <w:rPr>
          <w:color w:val="auto"/>
        </w:rPr>
        <w:t xml:space="preserve">Figure </w:t>
      </w:r>
      <w:r w:rsidR="00CF41F6" w:rsidRPr="00D23CF9">
        <w:rPr>
          <w:noProof/>
          <w:color w:val="auto"/>
        </w:rPr>
        <w:t>3</w:t>
      </w:r>
      <w:r w:rsidRPr="003F7759">
        <w:fldChar w:fldCharType="end"/>
      </w:r>
      <w:r w:rsidRPr="003F7759">
        <w:t xml:space="preserve">. </w:t>
      </w:r>
      <w:r w:rsidR="008227F9" w:rsidRPr="003F7759">
        <w:t>The sequence begins with the app icon on the device’s home screen (first panel), providing quick access to the system.</w:t>
      </w:r>
      <w:r w:rsidRPr="003F7759">
        <w:t xml:space="preserve"> </w:t>
      </w:r>
      <w:r w:rsidR="008227F9" w:rsidRPr="003F7759">
        <w:t>The second and third panels show the login screen, where users are required to input their email and password credentials, respectively.</w:t>
      </w:r>
      <w:r w:rsidRPr="003F7759">
        <w:t xml:space="preserve"> </w:t>
      </w:r>
      <w:r w:rsidR="008227F9" w:rsidRPr="003F7759">
        <w:t>The log-in interface features a clean and minimalistic design, with a password visibility toggle, “forgot password” option, and a sign-up prompt for new users.</w:t>
      </w:r>
      <w:r w:rsidRPr="003F7759">
        <w:t xml:space="preserve"> Once authenticated, users are directed to the main feature menu (fourth panel). </w:t>
      </w:r>
      <w:r w:rsidR="008227F9" w:rsidRPr="003F7759">
        <w:t>The menu contains four core functionalities.</w:t>
      </w:r>
    </w:p>
    <w:p w14:paraId="7DF15F28" w14:textId="6665F1FD"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3F7759">
        <w:t>GPS Guide – for navigation and location-based orientation on the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Start Quiz: An interactive feature designed to reinforce orientation knowledge through gamified learning.</w:t>
      </w:r>
    </w:p>
    <w:p w14:paraId="5E612FAF" w14:textId="1C6B8715" w:rsidR="003F7759" w:rsidRPr="003F7759" w:rsidRDefault="008227F9" w:rsidP="000637B7">
      <w:pPr>
        <w:pStyle w:val="ListParagraph"/>
        <w:numPr>
          <w:ilvl w:val="0"/>
          <w:numId w:val="36"/>
        </w:numPr>
        <w:tabs>
          <w:tab w:val="num" w:pos="720"/>
        </w:tabs>
        <w:ind w:left="2694" w:firstLine="0"/>
        <w:jc w:val="both"/>
        <w:rPr>
          <w:rFonts w:ascii="Palatino Linotype" w:hAnsi="Palatino Linotype"/>
          <w:sz w:val="20"/>
          <w:szCs w:val="20"/>
        </w:rPr>
      </w:pPr>
      <w:r w:rsidRPr="003F7759">
        <w:t>Tutorial: Offering guidance and instructions to new users, enhancing ease of use and adoption.</w:t>
      </w:r>
    </w:p>
    <w:p w14:paraId="516F2510" w14:textId="16112A22" w:rsidR="003F7759" w:rsidRPr="003F7759" w:rsidRDefault="008227F9" w:rsidP="003F7759">
      <w:pPr>
        <w:ind w:left="2694" w:firstLine="360"/>
      </w:pPr>
      <w:r w:rsidRPr="003F7759">
        <w:rPr>
          <w:b/>
          <w:bCs/>
          <w:noProof/>
        </w:rPr>
        <w:lastRenderedPageBreak/>
        <w:drawing>
          <wp:anchor distT="0" distB="0" distL="114300" distR="114300" simplePos="0" relativeHeight="251658240" behindDoc="0" locked="0" layoutInCell="1" allowOverlap="1" wp14:anchorId="71B3999C" wp14:editId="652D17A6">
            <wp:simplePos x="0" y="0"/>
            <wp:positionH relativeFrom="column">
              <wp:posOffset>1713865</wp:posOffset>
            </wp:positionH>
            <wp:positionV relativeFrom="paragraph">
              <wp:posOffset>722630</wp:posOffset>
            </wp:positionV>
            <wp:extent cx="4048125" cy="1860550"/>
            <wp:effectExtent l="0" t="0" r="9525" b="6350"/>
            <wp:wrapTopAndBottom/>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8125" cy="1860550"/>
                    </a:xfrm>
                    <a:prstGeom prst="rect">
                      <a:avLst/>
                    </a:prstGeom>
                    <a:noFill/>
                  </pic:spPr>
                </pic:pic>
              </a:graphicData>
            </a:graphic>
          </wp:anchor>
        </w:drawing>
      </w:r>
      <w:r w:rsidRPr="003F7759">
        <w:t>Together, these interfaces demonstrate the application’s student-centered design, emphasizing simplicity, accessibility, and the integration of location-based and interactive tools to ensure effective student orientation.</w:t>
      </w:r>
    </w:p>
    <w:p w14:paraId="4F988611" w14:textId="75493F60" w:rsidR="003F7759" w:rsidRPr="003F7759" w:rsidRDefault="003F7759" w:rsidP="003F7759">
      <w:pPr>
        <w:ind w:left="2694"/>
        <w:rPr>
          <w:b/>
          <w:bCs/>
        </w:rPr>
      </w:pPr>
    </w:p>
    <w:p w14:paraId="295C2806" w14:textId="42D84836" w:rsidR="003F7759" w:rsidRPr="003F7759" w:rsidRDefault="003F7759" w:rsidP="003F7759">
      <w:pPr>
        <w:pStyle w:val="Caption"/>
        <w:ind w:left="2694"/>
        <w:rPr>
          <w:rFonts w:ascii="Palatino Linotype" w:hAnsi="Palatino Linotype"/>
          <w:i w:val="0"/>
          <w:iCs w:val="0"/>
          <w:color w:val="auto"/>
          <w:sz w:val="20"/>
          <w:szCs w:val="20"/>
        </w:rPr>
      </w:pPr>
      <w:bookmarkStart w:id="4"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3</w:t>
      </w:r>
      <w:r w:rsidRPr="003F7759">
        <w:rPr>
          <w:rFonts w:ascii="Palatino Linotype" w:hAnsi="Palatino Linotype"/>
          <w:b/>
          <w:bCs/>
          <w:i w:val="0"/>
          <w:iCs w:val="0"/>
          <w:color w:val="auto"/>
          <w:sz w:val="20"/>
          <w:szCs w:val="20"/>
        </w:rPr>
        <w:fldChar w:fldCharType="end"/>
      </w:r>
      <w:bookmarkEnd w:id="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7A588C2C" w:rsidR="003F7759" w:rsidRPr="003F7759" w:rsidRDefault="00D51EFB" w:rsidP="003F7759">
      <w:pPr>
        <w:ind w:left="2694" w:firstLine="360"/>
      </w:pPr>
      <w:r w:rsidRPr="003F7759">
        <w:t>The app uses GPS-based navigation to deliver information when a student approaches a relevant place on campus.</w:t>
      </w:r>
      <w:r w:rsidR="003F7759" w:rsidRPr="003F7759">
        <w:t xml:space="preserve">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w:t>
      </w:r>
      <w:r w:rsidR="008227F9" w:rsidRPr="003F7759">
        <w:t>Pairing GPS with AR means that students see what matters for the spot they are standing in, reducing search time and helping first-time visitors move confidently between locations and find their way.</w:t>
      </w:r>
      <w:r w:rsidR="003F7759" w:rsidRPr="003F7759">
        <w:t xml:space="preserve"> </w:t>
      </w:r>
      <w:r w:rsidR="008227F9" w:rsidRPr="003F7759">
        <w:t>To build this experience, we mapped key campus points of interest and recorded their precise coordinates using a campus-based map (via Google Maps).</w:t>
      </w:r>
      <w:r w:rsidR="003F7759" w:rsidRPr="003F7759">
        <w:t xml:space="preserve"> </w:t>
      </w:r>
      <w:r w:rsidR="008227F9" w:rsidRPr="003F7759">
        <w:t xml:space="preserve">Each location was added to a lightweight JSON catalog that stored its name, latitude/longitude, geofence radius, and set of AR assets to show on arrival, as shown in </w:t>
      </w:r>
      <w:r w:rsidR="008227F9" w:rsidRPr="003F7759">
        <w:fldChar w:fldCharType="begin"/>
      </w:r>
      <w:r w:rsidR="008227F9" w:rsidRPr="003F7759">
        <w:instrText xml:space="preserve"> REF _Ref209871758 \h  \* MERGEFORMAT </w:instrText>
      </w:r>
      <w:r w:rsidR="008227F9" w:rsidRPr="003F7759">
        <w:fldChar w:fldCharType="separate"/>
      </w:r>
      <w:r w:rsidR="008227F9" w:rsidRPr="003F7759">
        <w:rPr>
          <w:color w:val="auto"/>
        </w:rPr>
        <w:t xml:space="preserve">Figure </w:t>
      </w:r>
      <w:r w:rsidR="008227F9" w:rsidRPr="00D23CF9">
        <w:rPr>
          <w:noProof/>
          <w:color w:val="auto"/>
        </w:rPr>
        <w:t>4</w:t>
      </w:r>
      <w:r w:rsidR="008227F9" w:rsidRPr="003F7759">
        <w:fldChar w:fldCharType="end"/>
      </w:r>
      <w:r w:rsidR="008227F9" w:rsidRPr="003F7759">
        <w:t>(a).</w:t>
      </w:r>
      <w:r w:rsidR="003F7759" w:rsidRPr="003F7759">
        <w:t xml:space="preserve"> On the app’s map view, this appears as a circle around each location (the geofence) and red markers for individual points—twenty-five in our pilot—so students can see what is nearby at a glance while content updates remain centrally managed.</w:t>
      </w:r>
    </w:p>
    <w:p w14:paraId="348065D1" w14:textId="77777777" w:rsidR="003F7759" w:rsidRPr="003F7759" w:rsidRDefault="003F7759" w:rsidP="003F7759">
      <w:pPr>
        <w:ind w:left="2694" w:firstLine="360"/>
      </w:pPr>
    </w:p>
    <w:p w14:paraId="3CCEE17C" w14:textId="77777777" w:rsidR="003F7759" w:rsidRPr="003F7759" w:rsidRDefault="003F7759" w:rsidP="003F7759">
      <w:pPr>
        <w:ind w:left="2694"/>
      </w:pPr>
      <w:r w:rsidRPr="003F7759">
        <w:rPr>
          <w:noProof/>
        </w:rPr>
        <w:lastRenderedPageBreak/>
        <w:drawing>
          <wp:inline distT="0" distB="0" distL="0" distR="0" wp14:anchorId="5E9E1229" wp14:editId="37184229">
            <wp:extent cx="4895850" cy="3612880"/>
            <wp:effectExtent l="0" t="0" r="0" b="0"/>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40976" cy="3646180"/>
                    </a:xfrm>
                    <a:prstGeom prst="rect">
                      <a:avLst/>
                    </a:prstGeom>
                    <a:noFill/>
                  </pic:spPr>
                </pic:pic>
              </a:graphicData>
            </a:graphic>
          </wp:inline>
        </w:drawing>
      </w:r>
    </w:p>
    <w:p w14:paraId="67AD34BA" w14:textId="36504779" w:rsidR="003F7759" w:rsidRPr="003F7759" w:rsidRDefault="003F7759" w:rsidP="003F7759">
      <w:pPr>
        <w:pStyle w:val="Caption"/>
        <w:ind w:left="2694"/>
        <w:rPr>
          <w:rFonts w:ascii="Palatino Linotype" w:hAnsi="Palatino Linotype"/>
          <w:i w:val="0"/>
          <w:iCs w:val="0"/>
          <w:color w:val="auto"/>
          <w:sz w:val="20"/>
          <w:szCs w:val="20"/>
        </w:rPr>
      </w:pPr>
      <w:bookmarkStart w:id="5"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CF41F6">
        <w:rPr>
          <w:rFonts w:ascii="Palatino Linotype" w:hAnsi="Palatino Linotype"/>
          <w:i w:val="0"/>
          <w:iCs w:val="0"/>
          <w:noProof/>
          <w:color w:val="auto"/>
          <w:sz w:val="20"/>
          <w:szCs w:val="20"/>
        </w:rPr>
        <w:t>4</w:t>
      </w:r>
      <w:r w:rsidRPr="003F7759">
        <w:rPr>
          <w:rFonts w:ascii="Palatino Linotype" w:hAnsi="Palatino Linotype"/>
          <w:i w:val="0"/>
          <w:iCs w:val="0"/>
          <w:color w:val="auto"/>
          <w:sz w:val="20"/>
          <w:szCs w:val="20"/>
        </w:rPr>
        <w:fldChar w:fldCharType="end"/>
      </w:r>
      <w:bookmarkEnd w:id="5"/>
      <w:r w:rsidRPr="003F7759">
        <w:rPr>
          <w:rFonts w:ascii="Palatino Linotype" w:hAnsi="Palatino Linotype"/>
          <w:i w:val="0"/>
          <w:iCs w:val="0"/>
          <w:color w:val="auto"/>
          <w:sz w:val="20"/>
          <w:szCs w:val="20"/>
        </w:rPr>
        <w:t>. JSON data structure used for annotating campus locations and resources</w:t>
      </w:r>
    </w:p>
    <w:p w14:paraId="7ACCA5DF" w14:textId="5887A945" w:rsidR="003F7759" w:rsidRPr="003F7759" w:rsidRDefault="008227F9" w:rsidP="003F7759">
      <w:pPr>
        <w:ind w:left="2694" w:firstLine="360"/>
      </w:pPr>
      <w:r w:rsidRPr="003F7759">
        <w:t>When a student enters a geofence, the app displays the location name; tapping it opens an AR panel with the available options to select.</w:t>
      </w:r>
      <w:r w:rsidR="003F7759" w:rsidRPr="003F7759">
        <w:t xml:space="preserve"> </w:t>
      </w:r>
      <w:r w:rsidRPr="003F7759">
        <w:t>A student nearing the Administration Building would see a prompt, and upon clicking, assets are streamed from the web to keep the app small, with essential items cached for spotty connectivity.</w:t>
      </w:r>
      <w:r w:rsidR="003F7759" w:rsidRPr="003F7759">
        <w:t xml:space="preserve"> </w:t>
      </w:r>
      <w:r w:rsidRPr="003F7759">
        <w:t xml:space="preserve">The details of the metadata for the selected annotations, including coordinates, video links, websites, booking links, and related documents, are shown in </w:t>
      </w:r>
      <w:r w:rsidRPr="003F7759">
        <w:fldChar w:fldCharType="begin"/>
      </w:r>
      <w:r w:rsidRPr="003F7759">
        <w:instrText xml:space="preserve"> REF _Ref209871758 \h  \* MERGEFORMAT </w:instrText>
      </w:r>
      <w:r w:rsidRPr="003F7759">
        <w:fldChar w:fldCharType="separate"/>
      </w:r>
      <w:r w:rsidRPr="003F7759">
        <w:rPr>
          <w:color w:val="auto"/>
        </w:rPr>
        <w:t xml:space="preserve">Figure </w:t>
      </w:r>
      <w:r w:rsidRPr="00D23CF9">
        <w:rPr>
          <w:noProof/>
          <w:color w:val="auto"/>
        </w:rPr>
        <w:t>4</w:t>
      </w:r>
      <w:r w:rsidRPr="003F7759">
        <w:fldChar w:fldCharType="end"/>
      </w:r>
      <w:r w:rsidRPr="003F7759">
        <w:t>(b).</w:t>
      </w:r>
      <w:r w:rsidR="003F7759" w:rsidRPr="003F7759">
        <w:t xml:space="preserve"> </w:t>
      </w:r>
      <w:r w:rsidRPr="003F7759">
        <w:t>This GPS-plus-AR approach turns the campus into an interactive guide, providing students with timely and trustworthy information as they navigate their orientation.</w:t>
      </w:r>
    </w:p>
    <w:p w14:paraId="18046835" w14:textId="172FAE22"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CF41F6" w:rsidRPr="00D23CF9">
        <w:t xml:space="preserve">Figure </w:t>
      </w:r>
      <w:r w:rsidR="00CF41F6" w:rsidRPr="00D23CF9">
        <w:rPr>
          <w:noProof/>
        </w:rPr>
        <w:t>5</w:t>
      </w:r>
      <w:r w:rsidRPr="003F7759">
        <w:fldChar w:fldCharType="end"/>
      </w:r>
      <w:r w:rsidRPr="003F7759">
        <w:t xml:space="preserve"> illustrates the Augmented Reality (AR) navigation and information system of the AUMOR-AR application, designed to support students during university orientation. </w:t>
      </w:r>
      <w:r w:rsidR="008227F9" w:rsidRPr="003F7759">
        <w:t xml:space="preserve">In the first panel shown in </w:t>
      </w:r>
      <w:r w:rsidR="008227F9" w:rsidRPr="003F7759">
        <w:fldChar w:fldCharType="begin"/>
      </w:r>
      <w:r w:rsidR="008227F9" w:rsidRPr="003F7759">
        <w:instrText xml:space="preserve"> REF _Ref209613839 \h  \* MERGEFORMAT </w:instrText>
      </w:r>
      <w:r w:rsidR="008227F9" w:rsidRPr="003F7759">
        <w:fldChar w:fldCharType="separate"/>
      </w:r>
      <w:r w:rsidR="008227F9" w:rsidRPr="00D23CF9">
        <w:t xml:space="preserve">Figure </w:t>
      </w:r>
      <w:r w:rsidR="008227F9" w:rsidRPr="00D23CF9">
        <w:rPr>
          <w:noProof/>
        </w:rPr>
        <w:t>5</w:t>
      </w:r>
      <w:r w:rsidR="008227F9" w:rsidRPr="003F7759">
        <w:fldChar w:fldCharType="end"/>
      </w:r>
      <w:r w:rsidR="008227F9" w:rsidRPr="003F7759">
        <w:t>(a), the system overlays a radar-style marker on the real-world environment to identify nearby locations, such as laboratories, classrooms, study zones, cafés, and library rooms.</w:t>
      </w:r>
      <w:r w:rsidRPr="003F7759">
        <w:t xml:space="preserve"> </w:t>
      </w:r>
      <w:r w:rsidR="008227F9" w:rsidRPr="003F7759">
        <w:t>Floating labels provide contextual information, including the name of the facility and its distance from the user, thereby enabling intuitive and location-aware navigations.</w:t>
      </w:r>
      <w:r w:rsidRPr="003F7759">
        <w:t xml:space="preserve"> In the second panel shown in </w:t>
      </w:r>
      <w:r w:rsidRPr="003F7759">
        <w:fldChar w:fldCharType="begin"/>
      </w:r>
      <w:r w:rsidRPr="003F7759">
        <w:instrText xml:space="preserve"> REF _Ref209613839 \h  \* MERGEFORMAT </w:instrText>
      </w:r>
      <w:r w:rsidRPr="003F7759">
        <w:fldChar w:fldCharType="separate"/>
      </w:r>
      <w:r w:rsidR="00CF41F6" w:rsidRPr="00D23CF9">
        <w:t xml:space="preserve">Figure </w:t>
      </w:r>
      <w:r w:rsidR="00CF41F6" w:rsidRPr="00D23CF9">
        <w:rPr>
          <w:noProof/>
        </w:rPr>
        <w:t>5</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w:t>
      </w:r>
      <w:r w:rsidR="008227F9" w:rsidRPr="003F7759">
        <w:t>This functionality provides a comprehensive situational overview, reducing the cognitive load required for navigation on large or unfamiliar campuses.</w:t>
      </w:r>
      <w:r w:rsidRPr="003F7759">
        <w:t xml:space="preserve"> </w:t>
      </w:r>
      <w:r w:rsidR="008C508E" w:rsidRPr="003F7759">
        <w:t xml:space="preserve">The third panel in </w:t>
      </w:r>
      <w:r w:rsidR="008C508E" w:rsidRPr="003F7759">
        <w:fldChar w:fldCharType="begin"/>
      </w:r>
      <w:r w:rsidR="008C508E" w:rsidRPr="003F7759">
        <w:instrText xml:space="preserve"> REF _Ref209613839 \h  \* MERGEFORMAT </w:instrText>
      </w:r>
      <w:r w:rsidR="008C508E" w:rsidRPr="003F7759">
        <w:fldChar w:fldCharType="separate"/>
      </w:r>
      <w:r w:rsidR="008C508E" w:rsidRPr="00D23CF9">
        <w:t xml:space="preserve">Figure </w:t>
      </w:r>
      <w:r w:rsidR="008C508E" w:rsidRPr="00D23CF9">
        <w:rPr>
          <w:noProof/>
        </w:rPr>
        <w:t>5</w:t>
      </w:r>
      <w:r w:rsidR="008C508E" w:rsidRPr="003F7759">
        <w:fldChar w:fldCharType="end"/>
      </w:r>
      <w:r w:rsidR="008C508E" w:rsidRPr="003F7759">
        <w:t>(c) shows the interactive information panel that is triggered when a user selects a location.</w:t>
      </w:r>
      <w:r w:rsidRPr="003F7759">
        <w:t xml:space="preserve"> </w:t>
      </w:r>
      <w:r w:rsidR="008C508E" w:rsidRPr="003F7759">
        <w:t>This panel provides access to rich multimedia resources, including videos, documents, website links, room maps, and booking options.</w:t>
      </w:r>
      <w:r w:rsidRPr="003F7759">
        <w:t xml:space="preserve"> </w:t>
      </w:r>
      <w:r w:rsidR="008C508E" w:rsidRPr="003F7759">
        <w:t>Such features extend the utility of AR beyond navigation, transforming it into an integrated learning and resource platform for orientation and daily campus use.</w:t>
      </w:r>
    </w:p>
    <w:p w14:paraId="7C1E6708" w14:textId="77777777" w:rsidR="003F7759" w:rsidRPr="003F7759" w:rsidRDefault="003F7759" w:rsidP="003F7759">
      <w:pPr>
        <w:ind w:left="2694"/>
      </w:pPr>
      <w:r w:rsidRPr="003F7759">
        <w:rPr>
          <w:noProof/>
        </w:rPr>
        <w:lastRenderedPageBreak/>
        <w:drawing>
          <wp:inline distT="0" distB="0" distL="0" distR="0" wp14:anchorId="3087EAAF" wp14:editId="6942FB7C">
            <wp:extent cx="3486150" cy="2102499"/>
            <wp:effectExtent l="0" t="0" r="0" b="0"/>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61103" cy="2147703"/>
                    </a:xfrm>
                    <a:prstGeom prst="rect">
                      <a:avLst/>
                    </a:prstGeom>
                    <a:noFill/>
                  </pic:spPr>
                </pic:pic>
              </a:graphicData>
            </a:graphic>
          </wp:inline>
        </w:drawing>
      </w:r>
    </w:p>
    <w:p w14:paraId="35639D6F" w14:textId="086719FA" w:rsidR="003F7759" w:rsidRPr="003F7759" w:rsidRDefault="003F7759" w:rsidP="003F7759">
      <w:pPr>
        <w:pStyle w:val="Caption"/>
        <w:ind w:left="2694"/>
        <w:rPr>
          <w:rFonts w:ascii="Palatino Linotype" w:hAnsi="Palatino Linotype"/>
          <w:i w:val="0"/>
          <w:iCs w:val="0"/>
          <w:color w:val="auto"/>
          <w:sz w:val="20"/>
          <w:szCs w:val="20"/>
        </w:rPr>
      </w:pPr>
      <w:bookmarkStart w:id="6"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CF41F6">
        <w:rPr>
          <w:rFonts w:ascii="Palatino Linotype" w:hAnsi="Palatino Linotype"/>
          <w:i w:val="0"/>
          <w:iCs w:val="0"/>
          <w:noProof/>
          <w:color w:val="auto"/>
        </w:rPr>
        <w:t>5</w:t>
      </w:r>
      <w:r w:rsidRPr="003F7759">
        <w:rPr>
          <w:rFonts w:ascii="Palatino Linotype" w:hAnsi="Palatino Linotype"/>
          <w:i w:val="0"/>
          <w:iCs w:val="0"/>
          <w:color w:val="auto"/>
        </w:rPr>
        <w:fldChar w:fldCharType="end"/>
      </w:r>
      <w:bookmarkEnd w:id="6"/>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6DAAA91B" w:rsidR="003F7759" w:rsidRPr="003F7759" w:rsidRDefault="008C508E" w:rsidP="003F7759">
      <w:pPr>
        <w:ind w:left="2694" w:firstLine="360"/>
      </w:pPr>
      <w:r w:rsidRPr="003F7759">
        <w:t>For university orientation, we paired AR with QR codes placed at key locations (building entrances, laboratories, classrooms, offices, service counters, event booths, study spaces, parking, and prayer rooms).</w:t>
      </w:r>
      <w:r w:rsidR="003F7759" w:rsidRPr="003F7759">
        <w:t xml:space="preserve"> Each code encodes a short 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reprinting codes. </w:t>
      </w:r>
      <w:r w:rsidRPr="003F7759">
        <w:t>This scan-to-experience flow delivers just-in-time information on where students stand, speeds wayfinding, and reduces friction for new users; success depends on clear, high-contrast code placement with labels (“Scan for office hours &amp; directions”), reliable Wi-Fi or selective pre-caching of critical assets, and simple analytics to see which locations and resources are most used so that content can be refined continuously.</w:t>
      </w:r>
    </w:p>
    <w:p w14:paraId="1497341B" w14:textId="77777777" w:rsidR="003F7759" w:rsidRPr="003F7759" w:rsidRDefault="003F7759" w:rsidP="003F7759">
      <w:pPr>
        <w:ind w:left="2694"/>
      </w:pPr>
      <w:r w:rsidRPr="003F7759">
        <w:rPr>
          <w:noProof/>
        </w:rPr>
        <w:drawing>
          <wp:inline distT="0" distB="0" distL="0" distR="0" wp14:anchorId="49B6C1ED" wp14:editId="07754886">
            <wp:extent cx="4362450" cy="2810718"/>
            <wp:effectExtent l="0" t="0" r="0" b="0"/>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98855" cy="2834174"/>
                    </a:xfrm>
                    <a:prstGeom prst="rect">
                      <a:avLst/>
                    </a:prstGeom>
                    <a:noFill/>
                  </pic:spPr>
                </pic:pic>
              </a:graphicData>
            </a:graphic>
          </wp:inline>
        </w:drawing>
      </w:r>
    </w:p>
    <w:p w14:paraId="07B6B5B8" w14:textId="637E15A3" w:rsidR="003F7759" w:rsidRPr="003F7759" w:rsidRDefault="003F7759" w:rsidP="003F7759">
      <w:pPr>
        <w:pStyle w:val="Caption"/>
        <w:ind w:left="2694"/>
        <w:rPr>
          <w:rFonts w:ascii="Palatino Linotype" w:hAnsi="Palatino Linotype"/>
          <w:i w:val="0"/>
          <w:iCs w:val="0"/>
          <w:sz w:val="20"/>
          <w:szCs w:val="20"/>
        </w:rPr>
      </w:pPr>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CF41F6">
        <w:rPr>
          <w:rFonts w:ascii="Palatino Linotype" w:hAnsi="Palatino Linotype"/>
          <w:i w:val="0"/>
          <w:iCs w:val="0"/>
          <w:noProof/>
          <w:color w:val="auto"/>
          <w:sz w:val="20"/>
          <w:szCs w:val="20"/>
        </w:rPr>
        <w:t>6</w:t>
      </w:r>
      <w:r w:rsidRPr="003F7759">
        <w:rPr>
          <w:rFonts w:ascii="Palatino Linotype" w:hAnsi="Palatino Linotype"/>
          <w:i w:val="0"/>
          <w:iCs w:val="0"/>
          <w:color w:val="auto"/>
          <w:sz w:val="20"/>
          <w:szCs w:val="20"/>
        </w:rPr>
        <w:fldChar w:fldCharType="end"/>
      </w:r>
      <w:r w:rsidRPr="003F7759">
        <w:rPr>
          <w:rFonts w:ascii="Palatino Linotype" w:hAnsi="Palatino Linotype"/>
          <w:i w:val="0"/>
          <w:iCs w:val="0"/>
          <w:color w:val="auto"/>
          <w:sz w:val="20"/>
          <w:szCs w:val="20"/>
        </w:rPr>
        <w:t>. JSON data structure used for annotating laboratory resources embedded with QR code</w:t>
      </w:r>
    </w:p>
    <w:p w14:paraId="07661962" w14:textId="5CC9AA1D" w:rsidR="003F7759" w:rsidRPr="003F7759" w:rsidRDefault="003F7759" w:rsidP="003F7759">
      <w:pPr>
        <w:ind w:left="2694" w:firstLine="360"/>
      </w:pPr>
      <w:r w:rsidRPr="003F7759">
        <w:lastRenderedPageBreak/>
        <w:fldChar w:fldCharType="begin"/>
      </w:r>
      <w:r w:rsidRPr="003F7759">
        <w:instrText xml:space="preserve"> REF _Ref209872979 \h  \* MERGEFORMAT </w:instrText>
      </w:r>
      <w:r w:rsidRPr="003F7759">
        <w:fldChar w:fldCharType="separate"/>
      </w:r>
      <w:r w:rsidR="00CF41F6" w:rsidRPr="00D23CF9">
        <w:rPr>
          <w:color w:val="auto"/>
        </w:rPr>
        <w:t xml:space="preserve">Figure </w:t>
      </w:r>
      <w:r w:rsidR="00CF41F6" w:rsidRPr="00D23CF9">
        <w:rPr>
          <w:noProof/>
          <w:color w:val="auto"/>
        </w:rPr>
        <w:t>7</w:t>
      </w:r>
      <w:r w:rsidRPr="003F7759">
        <w:fldChar w:fldCharType="end"/>
      </w:r>
      <w:r w:rsidRPr="003F7759">
        <w:t xml:space="preserve"> demonstrates the application of a QR code–enabled information retrieval system designed to facilitate immediate access to technical documentation for the Arduino Due board. </w:t>
      </w:r>
      <w:r w:rsidR="008C508E" w:rsidRPr="003F7759">
        <w:t>As shown on the left, the packaging integrates a QR code, establishing a direct link between the physical hardware and relevant digital resources.</w:t>
      </w:r>
      <w:r w:rsidRPr="003F7759">
        <w:t xml:space="preserve"> </w:t>
      </w:r>
      <w:r w:rsidR="008C508E" w:rsidRPr="003F7759">
        <w:t>Upon scanning the QR code, illustrated in the middle panel, the system recognizes the device as “Arduino Due” and presents users with a structured set of options, including video tutorials, datasheets, official website access, schematic drawings, and contact details.</w:t>
      </w:r>
      <w:r w:rsidRPr="003F7759">
        <w:t xml:space="preserve"> This functionality exemplifies how quick response (QR) technology can support efficient knowledge acquisition by minimizing the cognitive and temporal effort required to locate appropriate resources. </w:t>
      </w:r>
      <w:r w:rsidR="008C508E" w:rsidRPr="003F7759">
        <w:t>The right panel illustrates the redirection to the official Arduino documentation portal, where authoritative materials, such as pinout diagrams, datasheets, circuit schematics, and prototyping files, are provided.</w:t>
      </w:r>
      <w:r w:rsidRPr="003F7759">
        <w:t xml:space="preserve">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72E8674A" w14:textId="77777777" w:rsidR="003F7759" w:rsidRPr="003F7759" w:rsidRDefault="003F7759" w:rsidP="003F7759">
      <w:pPr>
        <w:ind w:left="2694" w:firstLine="360"/>
      </w:pP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drawing>
          <wp:inline distT="0" distB="0" distL="0" distR="0" wp14:anchorId="76711083" wp14:editId="6A935A90">
            <wp:extent cx="3867150" cy="2022126"/>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5552" cy="2036977"/>
                    </a:xfrm>
                    <a:prstGeom prst="rect">
                      <a:avLst/>
                    </a:prstGeom>
                    <a:noFill/>
                  </pic:spPr>
                </pic:pic>
              </a:graphicData>
            </a:graphic>
          </wp:inline>
        </w:drawing>
      </w:r>
    </w:p>
    <w:p w14:paraId="2C50F138" w14:textId="5553BB81" w:rsidR="003F7759" w:rsidRPr="003F7759" w:rsidRDefault="003F7759" w:rsidP="003F7759">
      <w:pPr>
        <w:pStyle w:val="Caption"/>
        <w:ind w:left="2694"/>
        <w:rPr>
          <w:rFonts w:ascii="Palatino Linotype" w:hAnsi="Palatino Linotype"/>
          <w:b/>
          <w:bCs/>
          <w:i w:val="0"/>
          <w:iCs w:val="0"/>
          <w:color w:val="auto"/>
          <w:sz w:val="20"/>
          <w:szCs w:val="20"/>
        </w:rPr>
      </w:pPr>
      <w:bookmarkStart w:id="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7</w:t>
      </w:r>
      <w:r w:rsidRPr="003F7759">
        <w:rPr>
          <w:rFonts w:ascii="Palatino Linotype" w:hAnsi="Palatino Linotype"/>
          <w:b/>
          <w:bCs/>
          <w:i w:val="0"/>
          <w:iCs w:val="0"/>
          <w:color w:val="auto"/>
          <w:sz w:val="20"/>
          <w:szCs w:val="20"/>
        </w:rPr>
        <w:fldChar w:fldCharType="end"/>
      </w:r>
      <w:bookmarkEnd w:id="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demonstrating QR code–based access to technical resources for the Arduino Due board.</w:t>
      </w:r>
    </w:p>
    <w:p w14:paraId="3842C650" w14:textId="77777777" w:rsidR="003F7759" w:rsidRPr="000637B7" w:rsidRDefault="003F7759" w:rsidP="000637B7">
      <w:pPr>
        <w:pStyle w:val="ListParagraph"/>
        <w:numPr>
          <w:ilvl w:val="0"/>
          <w:numId w:val="25"/>
        </w:numPr>
        <w:ind w:left="2694" w:firstLine="0"/>
        <w:rPr>
          <w:rFonts w:ascii="Palatino Linotype" w:hAnsi="Palatino Linotype"/>
          <w:b/>
          <w:bCs/>
        </w:rPr>
      </w:pPr>
      <w:r w:rsidRPr="000637B7">
        <w:rPr>
          <w:rFonts w:ascii="Palatino Linotype" w:hAnsi="Palatino Linotype"/>
          <w:b/>
          <w:bCs/>
        </w:rPr>
        <w:t>Result</w:t>
      </w:r>
    </w:p>
    <w:p w14:paraId="74BEC426" w14:textId="2CE59E88" w:rsidR="003F7759" w:rsidRPr="003F7759" w:rsidRDefault="003F7759" w:rsidP="003F7759">
      <w:pPr>
        <w:ind w:left="2694" w:firstLine="360"/>
      </w:pPr>
      <w:r w:rsidRPr="003F7759">
        <w:t xml:space="preserve">In this section, we present the evaluation results of our application. </w:t>
      </w:r>
      <w:r w:rsidR="008C508E" w:rsidRPr="003F7759">
        <w:t>The data collected were analyzed using R software (version 4.0.3).</w:t>
      </w:r>
      <w:r w:rsidRPr="003F7759">
        <w:t xml:space="preserve"> </w:t>
      </w:r>
      <w:r w:rsidR="008C508E" w:rsidRPr="003F7759">
        <w:t>The internal consistency of the survey was very good, with a Cronbach’s alpha of 0.927688.</w:t>
      </w:r>
      <w:r w:rsidRPr="003F7759">
        <w:t xml:space="preserve"> The overall Cronbach's alpha for this study was </w:t>
      </w:r>
      <w:r w:rsidRPr="003F7759">
        <w:rPr>
          <w:i/>
          <w:iCs/>
        </w:rPr>
        <w:t>α</w:t>
      </w:r>
      <w:r w:rsidRPr="003F7759">
        <w:t> = .928 (very good). Broken down by subscale, the internal reliability was </w:t>
      </w:r>
      <w:r w:rsidRPr="003F7759">
        <w:rPr>
          <w:i/>
          <w:iCs/>
        </w:rPr>
        <w:t>α</w:t>
      </w:r>
      <w:r w:rsidRPr="003F7759">
        <w:t> = .837 (good) for perceived usefulness, </w:t>
      </w:r>
      <w:r w:rsidRPr="003F7759">
        <w:rPr>
          <w:i/>
          <w:iCs/>
        </w:rPr>
        <w:t>α</w:t>
      </w:r>
      <w:r w:rsidRPr="003F7759">
        <w:t xml:space="preserve"> = .734 (acceptable) for Perceived Ease of Us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w:t>
      </w:r>
      <w:r w:rsidR="008C508E" w:rsidRPr="003F7759">
        <w:t>The low value for AU is expected because the options provided for these questions are distinct features, not parallel items tapping one latent construct.</w:t>
      </w:r>
      <w:r w:rsidRPr="003F7759">
        <w:t xml:space="preserve"> </w:t>
      </w:r>
      <w:r w:rsidR="008C508E" w:rsidRPr="003F7759">
        <w:t xml:space="preserve">The total number of participants was 128, comprising 39.84% males and 60.16% females, with their current academic levels reported in </w:t>
      </w:r>
      <w:r w:rsidR="008C508E" w:rsidRPr="003F7759">
        <w:rPr>
          <w:highlight w:val="yellow"/>
        </w:rPr>
        <w:fldChar w:fldCharType="begin"/>
      </w:r>
      <w:r w:rsidR="008C508E" w:rsidRPr="003F7759">
        <w:instrText xml:space="preserve"> REF _Ref209263121 \h </w:instrText>
      </w:r>
      <w:r w:rsidR="008C508E" w:rsidRPr="003F7759">
        <w:rPr>
          <w:highlight w:val="yellow"/>
        </w:rPr>
        <w:instrText xml:space="preserve"> \* MERGEFORMAT </w:instrText>
      </w:r>
      <w:r w:rsidR="008C508E" w:rsidRPr="003F7759">
        <w:rPr>
          <w:highlight w:val="yellow"/>
        </w:rPr>
      </w:r>
      <w:r w:rsidR="008C508E" w:rsidRPr="003F7759">
        <w:rPr>
          <w:highlight w:val="yellow"/>
        </w:rPr>
        <w:fldChar w:fldCharType="separate"/>
      </w:r>
      <w:r w:rsidR="008C508E" w:rsidRPr="00D23CF9">
        <w:t xml:space="preserve">Table </w:t>
      </w:r>
      <w:r w:rsidR="008C508E" w:rsidRPr="00D23CF9">
        <w:rPr>
          <w:b/>
          <w:bCs/>
          <w:i/>
          <w:iCs/>
          <w:noProof/>
        </w:rPr>
        <w:t>1</w:t>
      </w:r>
      <w:r w:rsidR="008C508E" w:rsidRPr="003F7759">
        <w:rPr>
          <w:highlight w:val="yellow"/>
        </w:rPr>
        <w:fldChar w:fldCharType="end"/>
      </w:r>
      <w:r w:rsidR="008C508E" w:rsidRPr="003F7759">
        <w:t xml:space="preserve"> below.</w:t>
      </w:r>
      <w:r w:rsidRPr="003F7759">
        <w:t xml:space="preserve"> </w:t>
      </w:r>
      <w:r w:rsidR="008C508E" w:rsidRPr="003F7759">
        <w:t>Most participants were junior (36.72%) or sophomore (31.25 %) students.</w:t>
      </w:r>
    </w:p>
    <w:p w14:paraId="5577E4E2" w14:textId="0D95CAE3" w:rsidR="003F7759" w:rsidRDefault="003F7759" w:rsidP="003F7759">
      <w:pPr>
        <w:pStyle w:val="Caption"/>
        <w:keepNext/>
        <w:spacing w:after="0"/>
        <w:ind w:left="2694"/>
        <w:jc w:val="center"/>
        <w:rPr>
          <w:rFonts w:ascii="Palatino Linotype" w:hAnsi="Palatino Linotype"/>
          <w:i w:val="0"/>
          <w:iCs w:val="0"/>
          <w:color w:val="auto"/>
          <w:sz w:val="20"/>
          <w:szCs w:val="20"/>
        </w:rPr>
      </w:pPr>
      <w:bookmarkStart w:id="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1</w:t>
      </w:r>
      <w:r w:rsidRPr="003F7759">
        <w:rPr>
          <w:rFonts w:ascii="Palatino Linotype" w:hAnsi="Palatino Linotype"/>
          <w:b/>
          <w:bCs/>
          <w:i w:val="0"/>
          <w:iCs w:val="0"/>
          <w:color w:val="auto"/>
          <w:sz w:val="20"/>
          <w:szCs w:val="20"/>
        </w:rPr>
        <w:fldChar w:fldCharType="end"/>
      </w:r>
      <w:bookmarkEnd w:id="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9493" w:type="dxa"/>
        <w:tblInd w:w="98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0637B7" w:rsidRPr="000A13C0" w14:paraId="2165F0BF" w14:textId="77777777" w:rsidTr="000637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E40C28">
            <w:pPr>
              <w:adjustRightInd w:val="0"/>
              <w:snapToGrid w:val="0"/>
              <w:jc w:val="center"/>
              <w:rPr>
                <w:sz w:val="16"/>
                <w:szCs w:val="16"/>
                <w:lang w:eastAsia="de-DE" w:bidi="en-US"/>
              </w:rPr>
            </w:pPr>
            <w:r w:rsidRPr="000A13C0">
              <w:rPr>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lastRenderedPageBreak/>
              <w:t>Participant Gender</w:t>
            </w:r>
          </w:p>
        </w:tc>
        <w:tc>
          <w:tcPr>
            <w:tcW w:w="3544" w:type="dxa"/>
            <w:gridSpan w:val="3"/>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48482D3D"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544" w:type="dxa"/>
            <w:gridSpan w:val="3"/>
            <w:tcBorders>
              <w:top w:val="single" w:sz="4" w:space="0" w:color="auto"/>
              <w:bottom w:val="single" w:sz="4" w:space="0" w:color="auto"/>
            </w:tcBorders>
            <w:vAlign w:val="center"/>
            <w:hideMark/>
          </w:tcPr>
          <w:p w14:paraId="0681E5B3"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3791" w:type="dxa"/>
            <w:gridSpan w:val="4"/>
            <w:tcBorders>
              <w:top w:val="single" w:sz="4" w:space="0" w:color="auto"/>
              <w:bottom w:val="single" w:sz="4" w:space="0" w:color="auto"/>
            </w:tcBorders>
          </w:tcPr>
          <w:p w14:paraId="4055C79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77)</w:t>
            </w:r>
          </w:p>
        </w:tc>
        <w:tc>
          <w:tcPr>
            <w:tcW w:w="1029"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0637B7" w:rsidRPr="000A13C0" w14:paraId="11322A1E"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1134" w:type="dxa"/>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4C867EDD" w14:textId="77777777" w:rsidR="000637B7" w:rsidRPr="000A13C0" w:rsidRDefault="000637B7" w:rsidP="00E40C28">
            <w:pPr>
              <w:rPr>
                <w:sz w:val="16"/>
                <w:szCs w:val="16"/>
              </w:rPr>
            </w:pPr>
          </w:p>
        </w:tc>
        <w:tc>
          <w:tcPr>
            <w:tcW w:w="1276"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1276" w:type="dxa"/>
            <w:gridSpan w:val="2"/>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1134" w:type="dxa"/>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1134"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123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1029"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60D51CE" w14:textId="77777777" w:rsidR="000637B7" w:rsidRPr="000637B7" w:rsidRDefault="000637B7" w:rsidP="000637B7">
      <w:pPr>
        <w:ind w:left="1276"/>
        <w:rPr>
          <w:lang w:eastAsia="en-US"/>
        </w:rPr>
      </w:pPr>
    </w:p>
    <w:p w14:paraId="0E8A8513" w14:textId="42F5F2DC" w:rsidR="003F7759" w:rsidRPr="003F7759" w:rsidRDefault="008C508E" w:rsidP="003F7759">
      <w:pPr>
        <w:ind w:left="2694" w:firstLine="426"/>
        <w:rPr>
          <w:b/>
          <w:bCs/>
        </w:rPr>
      </w:pPr>
      <w:r w:rsidRPr="003F7759">
        <w:t>Participants were generally comfortable with mobile apps, and a clear majority already used them for learning: approximately one-third (32.81%) reported using mobile applications for educational purposes often, and over a third (≈35%+) said they sometimes did so, meaning that roughly seven in ten engaged in educational use at least intermittently.</w:t>
      </w:r>
      <w:r w:rsidR="003F7759" w:rsidRPr="003F7759">
        <w:t xml:space="preserve"> </w:t>
      </w:r>
      <w:r w:rsidRPr="003F7759">
        <w:t>Only a small minority reported minimal engagement, with 4.69% using them rarely and 1.56% never using them.</w:t>
      </w:r>
      <w:r w:rsidR="003F7759" w:rsidRPr="003F7759">
        <w:t xml:space="preserve"> Taken together, these figures suggest strong readiness for app-based learning tools and imply that modest onboarding and targeted use cases could convert occasional users into more frequent users. </w:t>
      </w:r>
      <w:r w:rsidRPr="003F7759">
        <w:t>Regarding familiarity with AR, most respondents (57.03%, 73) had not used an AR app before, while 40.63% (52) reported prior AR use, and 2.34% (3) did not answer.</w:t>
      </w:r>
      <w:r w:rsidR="003F7759" w:rsidRPr="003F7759">
        <w:t xml:space="preserve"> </w:t>
      </w:r>
      <w:r w:rsidRPr="003F7759">
        <w:t>This means that the campus AR app is new to many students, which helps explain the sizable neutral responses in ease-of-use/usefulness items; many are first-time users still forming opinions.</w:t>
      </w:r>
      <w:r w:rsidR="003F7759" w:rsidRPr="003F7759">
        <w:t xml:space="preserve"> </w:t>
      </w:r>
      <w:r w:rsidRPr="003F7759">
        <w:t>Practically, this points to the value of lightweight onboarding (60–90-second tutorial, tooltips, “try this” tasks during orientation), clear terminology (e.g., anchoring, recentering), and performance polish to build early confidence in the user.</w:t>
      </w:r>
      <w:r w:rsidR="003F7759" w:rsidRPr="003F7759">
        <w:t xml:space="preserve"> It also suggests analyzing outcomes by AR familiarity: prior users should, on average, report higher perceived ease and usefulness; if not, that signals usability gaps specific to the app rather than novelty effects.</w:t>
      </w:r>
    </w:p>
    <w:p w14:paraId="731FE28C" w14:textId="76E1689E" w:rsidR="003F7759" w:rsidRPr="003F7759" w:rsidRDefault="008C508E" w:rsidP="003F7759">
      <w:pPr>
        <w:ind w:left="2694" w:firstLine="426"/>
      </w:pPr>
      <w:r w:rsidRPr="003F7759">
        <w:t xml:space="preserve">The breakdown of the perceived usefulness of the AR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D23CF9">
        <w:rPr>
          <w:color w:val="auto"/>
        </w:rPr>
        <w:t xml:space="preserve">Figure </w:t>
      </w:r>
      <w:r w:rsidRPr="00D23CF9">
        <w:rPr>
          <w:noProof/>
          <w:color w:val="auto"/>
        </w:rPr>
        <w:t>8</w:t>
      </w:r>
      <w:r w:rsidRPr="003F7759">
        <w:rPr>
          <w:b/>
          <w:bCs/>
          <w:highlight w:val="yellow"/>
        </w:rPr>
        <w:fldChar w:fldCharType="end"/>
      </w:r>
      <w:r w:rsidRPr="003F7759">
        <w:t>.</w:t>
      </w:r>
      <w:r w:rsidR="003F7759" w:rsidRPr="003F7759">
        <w:t xml:space="preserve"> </w:t>
      </w:r>
      <w:r w:rsidRPr="003F7759">
        <w:t>The majority of the survey participants found the AR application useful for understanding the university campus layout (60.16%), finding useful information about campus facilities (75%), and overall orientation experience (57.82%).</w:t>
      </w:r>
      <w:r w:rsidR="003F7759" w:rsidRPr="003F7759">
        <w:t xml:space="preserve"> </w:t>
      </w:r>
      <w:r w:rsidRPr="003F7759">
        <w:t>For most participants (74.22%), using the AR app saved time in finding important campus locations, and it helped with confident campus navigation (57.03%).</w:t>
      </w:r>
      <w:r w:rsidR="003F7759" w:rsidRPr="003F7759">
        <w:t xml:space="preserve"> </w:t>
      </w:r>
    </w:p>
    <w:p w14:paraId="2942FAFD" w14:textId="77777777" w:rsidR="003F7759" w:rsidRPr="003F7759" w:rsidRDefault="003F7759" w:rsidP="003F7759">
      <w:pPr>
        <w:ind w:left="2694"/>
      </w:pPr>
      <w:r w:rsidRPr="003F7759">
        <w:rPr>
          <w:noProof/>
        </w:rPr>
        <w:drawing>
          <wp:inline distT="0" distB="0" distL="0" distR="0" wp14:anchorId="32064983" wp14:editId="363F0274">
            <wp:extent cx="3161665" cy="3155950"/>
            <wp:effectExtent l="0" t="0" r="635" b="635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0744" cy="3174995"/>
                    </a:xfrm>
                    <a:prstGeom prst="rect">
                      <a:avLst/>
                    </a:prstGeom>
                    <a:noFill/>
                  </pic:spPr>
                </pic:pic>
              </a:graphicData>
            </a:graphic>
          </wp:inline>
        </w:drawing>
      </w:r>
    </w:p>
    <w:p w14:paraId="09A38591" w14:textId="69C4776E" w:rsidR="003F7759" w:rsidRPr="003F7759" w:rsidRDefault="003F7759" w:rsidP="003F7759">
      <w:pPr>
        <w:pStyle w:val="Caption"/>
        <w:ind w:left="2694"/>
        <w:jc w:val="both"/>
        <w:rPr>
          <w:rFonts w:ascii="Palatino Linotype" w:hAnsi="Palatino Linotype"/>
          <w:i w:val="0"/>
          <w:iCs w:val="0"/>
          <w:color w:val="auto"/>
          <w:sz w:val="20"/>
          <w:szCs w:val="20"/>
        </w:rPr>
      </w:pPr>
      <w:bookmarkStart w:id="9" w:name="_Ref209084915"/>
      <w:r w:rsidRPr="000637B7">
        <w:rPr>
          <w:rFonts w:ascii="Palatino Linotype" w:hAnsi="Palatino Linotype"/>
          <w:b/>
          <w:bCs/>
          <w:i w:val="0"/>
          <w:iCs w:val="0"/>
          <w:color w:val="auto"/>
        </w:rPr>
        <w:lastRenderedPageBreak/>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CF41F6">
        <w:rPr>
          <w:rFonts w:ascii="Palatino Linotype" w:hAnsi="Palatino Linotype"/>
          <w:b/>
          <w:bCs/>
          <w:i w:val="0"/>
          <w:iCs w:val="0"/>
          <w:noProof/>
          <w:color w:val="auto"/>
        </w:rPr>
        <w:t>8</w:t>
      </w:r>
      <w:r w:rsidRPr="000637B7">
        <w:rPr>
          <w:rFonts w:ascii="Palatino Linotype" w:hAnsi="Palatino Linotype"/>
          <w:b/>
          <w:bCs/>
          <w:i w:val="0"/>
          <w:iCs w:val="0"/>
          <w:color w:val="auto"/>
        </w:rPr>
        <w:fldChar w:fldCharType="end"/>
      </w:r>
      <w:bookmarkEnd w:id="9"/>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008C508E" w:rsidRPr="003F7759">
        <w:rPr>
          <w:color w:val="auto"/>
        </w:rPr>
        <w:t>Breakdown of perceived usefulness of the AR application.</w:t>
      </w:r>
    </w:p>
    <w:p w14:paraId="6147D45B" w14:textId="3E5DE499" w:rsidR="003F7759" w:rsidRPr="003F7759" w:rsidRDefault="008C508E" w:rsidP="000637B7">
      <w:pPr>
        <w:ind w:left="2694" w:firstLine="366"/>
      </w:pPr>
      <w:r w:rsidRPr="003F7759">
        <w:rPr>
          <w:b/>
          <w:bCs/>
          <w:highlight w:val="yellow"/>
        </w:rPr>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D23CF9">
        <w:rPr>
          <w:color w:val="auto"/>
        </w:rPr>
        <w:t xml:space="preserve">Figure </w:t>
      </w:r>
      <w:r w:rsidRPr="00D23CF9">
        <w:rPr>
          <w:noProof/>
          <w:color w:val="auto"/>
        </w:rPr>
        <w:t>9</w:t>
      </w:r>
      <w:r w:rsidRPr="003F7759">
        <w:rPr>
          <w:b/>
          <w:bCs/>
          <w:highlight w:val="yellow"/>
        </w:rPr>
        <w:fldChar w:fldCharType="end"/>
      </w:r>
      <w:r w:rsidRPr="003F7759">
        <w:rPr>
          <w:b/>
          <w:bCs/>
        </w:rPr>
        <w:t xml:space="preserve"> </w:t>
      </w:r>
      <w:r w:rsidRPr="003F7759">
        <w:t>shows a</w:t>
      </w:r>
      <w:r w:rsidRPr="003F7759">
        <w:rPr>
          <w:b/>
          <w:bCs/>
        </w:rPr>
        <w:t xml:space="preserve"> </w:t>
      </w:r>
      <w:r w:rsidRPr="003F7759">
        <w:t>breakdown of the perceived ease of use of AR applications.</w:t>
      </w:r>
      <w:r w:rsidR="003F7759" w:rsidRPr="003F7759">
        <w:t xml:space="preserve"> </w:t>
      </w:r>
      <w:r w:rsidRPr="003F7759">
        <w:t>Most of the survey participants found information about different campus locations easily using the AR application (71.88% of the participants).</w:t>
      </w:r>
      <w:r w:rsidR="003F7759" w:rsidRPr="003F7759">
        <w:t xml:space="preserve"> </w:t>
      </w:r>
      <w:r w:rsidRPr="003F7759">
        <w:t>They also found the AR app simple to learn and use (70.32%) and did not require additional instructions to understand how to use the application (49.22%).</w:t>
      </w:r>
      <w:r w:rsidR="003F7759" w:rsidRPr="003F7759">
        <w:t xml:space="preserve"> </w:t>
      </w:r>
      <w:r w:rsidRPr="003F7759">
        <w:t>The AR app was quick to respond according to 54.68% of the survey participants, with a user-friendly layout and design (66.41%), and it was not difficult to use (52.35%).</w:t>
      </w:r>
    </w:p>
    <w:p w14:paraId="1BAA883E" w14:textId="77777777" w:rsidR="003F7759" w:rsidRPr="003F7759" w:rsidRDefault="003F7759" w:rsidP="003F7759">
      <w:pPr>
        <w:ind w:left="2694"/>
      </w:pPr>
      <w:r w:rsidRPr="003F7759">
        <w:rPr>
          <w:noProof/>
        </w:rPr>
        <w:drawing>
          <wp:inline distT="0" distB="0" distL="0" distR="0" wp14:anchorId="2A4DEA25" wp14:editId="0A1C444B">
            <wp:extent cx="3346450" cy="3187700"/>
            <wp:effectExtent l="0" t="0" r="6350" b="0"/>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61513" cy="3202048"/>
                    </a:xfrm>
                    <a:prstGeom prst="rect">
                      <a:avLst/>
                    </a:prstGeom>
                    <a:noFill/>
                  </pic:spPr>
                </pic:pic>
              </a:graphicData>
            </a:graphic>
          </wp:inline>
        </w:drawing>
      </w:r>
    </w:p>
    <w:p w14:paraId="78397C8D" w14:textId="02DB724B" w:rsidR="003F7759" w:rsidRPr="003F7759" w:rsidRDefault="003F7759" w:rsidP="003F7759">
      <w:pPr>
        <w:pStyle w:val="Caption"/>
        <w:ind w:left="2694"/>
        <w:rPr>
          <w:rFonts w:ascii="Palatino Linotype" w:hAnsi="Palatino Linotype"/>
          <w:i w:val="0"/>
          <w:iCs w:val="0"/>
          <w:color w:val="auto"/>
          <w:sz w:val="20"/>
          <w:szCs w:val="20"/>
        </w:rPr>
      </w:pPr>
      <w:bookmarkStart w:id="10" w:name="_Ref209085042"/>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CF41F6">
        <w:rPr>
          <w:rFonts w:ascii="Palatino Linotype" w:hAnsi="Palatino Linotype"/>
          <w:b/>
          <w:bCs/>
          <w:i w:val="0"/>
          <w:iCs w:val="0"/>
          <w:noProof/>
          <w:color w:val="auto"/>
        </w:rPr>
        <w:t>9</w:t>
      </w:r>
      <w:r w:rsidRPr="000637B7">
        <w:rPr>
          <w:rFonts w:ascii="Palatino Linotype" w:hAnsi="Palatino Linotype"/>
          <w:b/>
          <w:bCs/>
          <w:i w:val="0"/>
          <w:iCs w:val="0"/>
          <w:color w:val="auto"/>
        </w:rPr>
        <w:fldChar w:fldCharType="end"/>
      </w:r>
      <w:bookmarkEnd w:id="10"/>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Pr="003F7759">
        <w:rPr>
          <w:rFonts w:ascii="Palatino Linotype" w:hAnsi="Palatino Linotype"/>
          <w:i w:val="0"/>
          <w:iCs w:val="0"/>
          <w:color w:val="auto"/>
          <w:sz w:val="20"/>
          <w:szCs w:val="20"/>
        </w:rPr>
        <w:t>Breakdown of the perceived ease of use of AR application.</w:t>
      </w:r>
    </w:p>
    <w:p w14:paraId="506C18BE" w14:textId="1107BFBE" w:rsidR="003F7759" w:rsidRPr="003F7759" w:rsidRDefault="008C508E" w:rsidP="003F7759">
      <w:pPr>
        <w:ind w:left="2694" w:firstLine="360"/>
      </w:pPr>
      <w:r w:rsidRPr="003F7759">
        <w:t>The ATU results were broadly positive (Figure 10)</w:t>
      </w:r>
      <w:r w:rsidRPr="003F7759">
        <w:rPr>
          <w:b/>
          <w:bCs/>
          <w:highlight w:val="yellow"/>
        </w:rPr>
        <w:fldChar w:fldCharType="begin"/>
      </w:r>
      <w:r w:rsidRPr="003F7759">
        <w:instrText xml:space="preserve"> REF _Ref209085360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3F7759">
        <w:rPr>
          <w:b/>
          <w:bCs/>
          <w:highlight w:val="yellow"/>
        </w:rPr>
        <w:fldChar w:fldCharType="end"/>
      </w:r>
      <w:r w:rsidRPr="003F7759">
        <w:t>.</w:t>
      </w:r>
      <w:r w:rsidR="003F7759" w:rsidRPr="003F7759">
        <w:t xml:space="preserve"> Students most strongly endorsed the concept, with 75.79% (47.66% agree, 28.13% Strongly Agree) believing that using the AR app for orientation was a good idea, with only 2.34% disagreeing and 18.75% neutral. </w:t>
      </w:r>
      <w:r w:rsidRPr="003F7759">
        <w:t>They also found it engaging: 71.10% (46.88% + 24.22%) said that the app was a fun way to explore the campus, while only 8.59% disagreed and 17.19% were neutral.</w:t>
      </w:r>
      <w:r w:rsidR="003F7759" w:rsidRPr="003F7759">
        <w:t xml:space="preserve"> </w:t>
      </w:r>
      <w:r w:rsidRPr="003F7759">
        <w:t>Personal experience was solid but mixed: 58.60% (40.63% + 17.97%) felt confident navigating the app, while 30.47% were neutral and 7.04% disagreed.</w:t>
      </w:r>
      <w:r w:rsidR="003F7759" w:rsidRPr="003F7759">
        <w:t xml:space="preserve"> </w:t>
      </w:r>
      <w:r w:rsidRPr="003F7759">
        <w:t>Similarly, 53.91% (37.50% + 16.41%) enjoyed using it during orientation, with a relatively high 35.94% neutral and 6.25% negative responses.</w:t>
      </w:r>
      <w:r w:rsidR="003F7759" w:rsidRPr="003F7759">
        <w:t xml:space="preserve"> Non-responses were small (3% for each item). In short, students buy into the idea and fun of AR, but a sizeable neutral bloc</w:t>
      </w:r>
      <w:r w:rsidR="005C308B">
        <w:t>k</w:t>
      </w:r>
      <w:r w:rsidR="003F7759" w:rsidRPr="003F7759">
        <w:t xml:space="preserve"> on confidence and enjoyment suggests room for onboarding and usability polish (quick tips, clearer labels, performance smoothness) to convert the undecided into enthusiastic users.</w:t>
      </w:r>
      <w:r w:rsidR="00D23CF9">
        <w:t xml:space="preserve"> </w:t>
      </w:r>
    </w:p>
    <w:p w14:paraId="5DFE2409" w14:textId="77777777" w:rsidR="003F7759" w:rsidRPr="003F7759" w:rsidRDefault="003F7759" w:rsidP="003F7759">
      <w:pPr>
        <w:ind w:left="2694"/>
      </w:pPr>
      <w:r w:rsidRPr="003F7759">
        <w:rPr>
          <w:noProof/>
        </w:rPr>
        <w:lastRenderedPageBreak/>
        <w:drawing>
          <wp:inline distT="0" distB="0" distL="0" distR="0" wp14:anchorId="7974A338" wp14:editId="0AA6A178">
            <wp:extent cx="3479353" cy="2895600"/>
            <wp:effectExtent l="0" t="0" r="6985" b="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4576" cy="2908269"/>
                    </a:xfrm>
                    <a:prstGeom prst="rect">
                      <a:avLst/>
                    </a:prstGeom>
                    <a:noFill/>
                  </pic:spPr>
                </pic:pic>
              </a:graphicData>
            </a:graphic>
          </wp:inline>
        </w:drawing>
      </w:r>
    </w:p>
    <w:p w14:paraId="79B96680" w14:textId="277C901E" w:rsidR="003F7759" w:rsidRPr="003F7759" w:rsidRDefault="003F7759" w:rsidP="003F7759">
      <w:pPr>
        <w:pStyle w:val="Caption"/>
        <w:ind w:left="2694"/>
        <w:jc w:val="both"/>
        <w:rPr>
          <w:rFonts w:ascii="Palatino Linotype" w:hAnsi="Palatino Linotype"/>
          <w:i w:val="0"/>
          <w:iCs w:val="0"/>
          <w:sz w:val="20"/>
          <w:szCs w:val="20"/>
        </w:rPr>
      </w:pPr>
      <w:bookmarkStart w:id="11" w:name="_Ref209085360"/>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CF41F6">
        <w:rPr>
          <w:rFonts w:ascii="Palatino Linotype" w:hAnsi="Palatino Linotype"/>
          <w:b/>
          <w:bCs/>
          <w:i w:val="0"/>
          <w:iCs w:val="0"/>
          <w:noProof/>
          <w:color w:val="auto"/>
        </w:rPr>
        <w:t>10</w:t>
      </w:r>
      <w:r w:rsidRPr="003F7759">
        <w:rPr>
          <w:rFonts w:ascii="Palatino Linotype" w:hAnsi="Palatino Linotype"/>
          <w:b/>
          <w:bCs/>
          <w:i w:val="0"/>
          <w:iCs w:val="0"/>
          <w:color w:val="auto"/>
        </w:rPr>
        <w:fldChar w:fldCharType="end"/>
      </w:r>
      <w:bookmarkEnd w:id="1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589E38A8" w14:textId="13BADAF9"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CF41F6" w:rsidRPr="00D23CF9">
        <w:rPr>
          <w:color w:val="auto"/>
        </w:rPr>
        <w:t xml:space="preserve">Figure </w:t>
      </w:r>
      <w:r w:rsidR="00CF41F6" w:rsidRPr="00D23CF9">
        <w:rPr>
          <w:noProof/>
          <w:color w:val="auto"/>
        </w:rPr>
        <w:t>11</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w:t>
      </w:r>
      <w:r w:rsidR="009B359F" w:rsidRPr="003F7759">
        <w:t>Preference for traditional orientation methods was positive but more mixed: 53.9% favor the AR approach (33.59% agree, 20.31% Strongly Agree), while 29.69% are neutral and 11.72% disagree—suggesting many are open to AR but still comparing it with familiar formats.</w:t>
      </w:r>
      <w:r w:rsidRPr="003F7759">
        <w:t xml:space="preserve"> The intent to continue using the app during university was similarly moderate: 52.35% positive (35.94% agree, 16.41% Strongly Agree), 32.81% neutral, and 10.16% negative. </w:t>
      </w:r>
    </w:p>
    <w:p w14:paraId="48F05E1F" w14:textId="77777777" w:rsidR="003F7759" w:rsidRPr="003F7759" w:rsidRDefault="003F7759" w:rsidP="003F7759">
      <w:pPr>
        <w:ind w:left="2694"/>
      </w:pPr>
    </w:p>
    <w:p w14:paraId="4857A3FA" w14:textId="77777777" w:rsidR="003F7759" w:rsidRPr="003F7759" w:rsidRDefault="003F7759" w:rsidP="003F7759">
      <w:pPr>
        <w:ind w:left="2694"/>
      </w:pPr>
      <w:r w:rsidRPr="003F7759">
        <w:rPr>
          <w:noProof/>
        </w:rPr>
        <w:drawing>
          <wp:inline distT="0" distB="0" distL="0" distR="0" wp14:anchorId="358D3177" wp14:editId="04AF76E7">
            <wp:extent cx="3877838" cy="2336800"/>
            <wp:effectExtent l="0" t="0" r="8890" b="635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2237" cy="2345477"/>
                    </a:xfrm>
                    <a:prstGeom prst="rect">
                      <a:avLst/>
                    </a:prstGeom>
                    <a:noFill/>
                  </pic:spPr>
                </pic:pic>
              </a:graphicData>
            </a:graphic>
          </wp:inline>
        </w:drawing>
      </w:r>
    </w:p>
    <w:p w14:paraId="653A8A0E" w14:textId="4C10FD48" w:rsidR="003F7759" w:rsidRPr="003F7759" w:rsidRDefault="003F7759" w:rsidP="003F7759">
      <w:pPr>
        <w:pStyle w:val="Caption"/>
        <w:ind w:left="2694"/>
        <w:rPr>
          <w:rFonts w:ascii="Palatino Linotype" w:hAnsi="Palatino Linotype"/>
          <w:i w:val="0"/>
          <w:iCs w:val="0"/>
          <w:sz w:val="20"/>
          <w:szCs w:val="20"/>
        </w:rPr>
      </w:pPr>
      <w:bookmarkStart w:id="12" w:name="_Ref209085652"/>
      <w:r w:rsidRPr="000637B7">
        <w:rPr>
          <w:rFonts w:ascii="Palatino Linotype" w:hAnsi="Palatino Linotype"/>
          <w:b/>
          <w:bCs/>
          <w:i w:val="0"/>
          <w:iCs w:val="0"/>
          <w:color w:val="auto"/>
          <w:sz w:val="20"/>
          <w:szCs w:val="20"/>
        </w:rPr>
        <w:t xml:space="preserve">Figure </w:t>
      </w:r>
      <w:r w:rsidRPr="000637B7">
        <w:rPr>
          <w:rFonts w:ascii="Palatino Linotype" w:hAnsi="Palatino Linotype"/>
          <w:b/>
          <w:bCs/>
          <w:i w:val="0"/>
          <w:iCs w:val="0"/>
          <w:color w:val="auto"/>
          <w:sz w:val="20"/>
          <w:szCs w:val="20"/>
        </w:rPr>
        <w:fldChar w:fldCharType="begin"/>
      </w:r>
      <w:r w:rsidRPr="000637B7">
        <w:rPr>
          <w:rFonts w:ascii="Palatino Linotype" w:hAnsi="Palatino Linotype"/>
          <w:b/>
          <w:bCs/>
          <w:i w:val="0"/>
          <w:iCs w:val="0"/>
          <w:color w:val="auto"/>
          <w:sz w:val="20"/>
          <w:szCs w:val="20"/>
        </w:rPr>
        <w:instrText xml:space="preserve"> SEQ Figure \* ARABIC </w:instrText>
      </w:r>
      <w:r w:rsidRPr="000637B7">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11</w:t>
      </w:r>
      <w:r w:rsidRPr="000637B7">
        <w:rPr>
          <w:rFonts w:ascii="Palatino Linotype" w:hAnsi="Palatino Linotype"/>
          <w:b/>
          <w:bCs/>
          <w:i w:val="0"/>
          <w:iCs w:val="0"/>
          <w:color w:val="auto"/>
          <w:sz w:val="20"/>
          <w:szCs w:val="20"/>
        </w:rPr>
        <w:fldChar w:fldCharType="end"/>
      </w:r>
      <w:bookmarkEnd w:id="12"/>
      <w:r w:rsidRPr="000637B7">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t>
      </w:r>
      <w:r w:rsidR="009B359F" w:rsidRPr="003F7759">
        <w:rPr>
          <w:color w:val="auto"/>
        </w:rPr>
        <w:t>Breakdown of the behavioral intention to use AR application.</w:t>
      </w:r>
    </w:p>
    <w:p w14:paraId="11CF2BEE" w14:textId="77777777" w:rsidR="003F7759" w:rsidRPr="003F7759" w:rsidRDefault="003F7759" w:rsidP="003F7759">
      <w:pPr>
        <w:ind w:left="2694"/>
      </w:pPr>
    </w:p>
    <w:p w14:paraId="53D51211" w14:textId="77777777" w:rsidR="003F7759" w:rsidRPr="003F7759" w:rsidRDefault="003F7759" w:rsidP="003F7759">
      <w:pPr>
        <w:pStyle w:val="ListParagraph"/>
        <w:numPr>
          <w:ilvl w:val="1"/>
          <w:numId w:val="25"/>
        </w:numPr>
        <w:ind w:left="2694"/>
        <w:rPr>
          <w:rFonts w:ascii="Palatino Linotype" w:hAnsi="Palatino Linotype"/>
          <w:b/>
          <w:bCs/>
          <w:sz w:val="20"/>
          <w:szCs w:val="20"/>
        </w:rPr>
      </w:pPr>
      <w:r w:rsidRPr="003F7759">
        <w:rPr>
          <w:rFonts w:ascii="Palatino Linotype" w:hAnsi="Palatino Linotype"/>
          <w:b/>
          <w:bCs/>
          <w:sz w:val="20"/>
          <w:szCs w:val="20"/>
        </w:rPr>
        <w:t>Actual Use (AU)</w:t>
      </w:r>
    </w:p>
    <w:p w14:paraId="3022F064" w14:textId="298DD359" w:rsidR="003F7759" w:rsidRPr="003F7759" w:rsidRDefault="009B359F" w:rsidP="003F7759">
      <w:pPr>
        <w:ind w:left="2694"/>
      </w:pPr>
      <w:r w:rsidRPr="003F7759">
        <w:t xml:space="preserve">The breakdown of the usage of the different features of the AR application is presented in </w:t>
      </w:r>
      <w:r w:rsidRPr="003F7759">
        <w:rPr>
          <w:b/>
          <w:bCs/>
          <w:highlight w:val="yellow"/>
        </w:rPr>
        <w:fldChar w:fldCharType="begin"/>
      </w:r>
      <w:r w:rsidRPr="003F7759">
        <w:instrText xml:space="preserve"> REF _Ref209085764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D23CF9">
        <w:rPr>
          <w:i/>
          <w:iCs/>
          <w:color w:val="auto"/>
        </w:rPr>
        <w:t xml:space="preserve">Figure </w:t>
      </w:r>
      <w:r w:rsidRPr="00D23CF9">
        <w:rPr>
          <w:i/>
          <w:iCs/>
          <w:noProof/>
          <w:color w:val="auto"/>
        </w:rPr>
        <w:t>12</w:t>
      </w:r>
      <w:r w:rsidRPr="003F7759">
        <w:rPr>
          <w:b/>
          <w:bCs/>
          <w:highlight w:val="yellow"/>
        </w:rPr>
        <w:fldChar w:fldCharType="end"/>
      </w:r>
      <w:r w:rsidRPr="003F7759">
        <w:t>.</w:t>
      </w:r>
      <w:r w:rsidR="003F7759" w:rsidRPr="003F7759">
        <w:t xml:space="preserve"> </w:t>
      </w:r>
      <w:r w:rsidRPr="003F7759">
        <w:t xml:space="preserve">We observed that the survey participants used the AR app mainly for campus navigation (51.56%) and for finding information about laboratory equipment </w:t>
      </w:r>
      <w:r w:rsidRPr="003F7759">
        <w:lastRenderedPageBreak/>
        <w:t>(39.06%).</w:t>
      </w:r>
      <w:r w:rsidR="003F7759" w:rsidRPr="003F7759">
        <w:t xml:space="preserve"> </w:t>
      </w:r>
      <w:r w:rsidR="007A31C1" w:rsidRPr="003F7759">
        <w:t>Approximately one-third of the participants used the AR app to locate specific buildings or departments (29.69%), gather information on student services (28.91%), and access event schedules (27.34%).</w:t>
      </w:r>
      <w:r w:rsidR="003F7759" w:rsidRPr="003F7759">
        <w:t xml:space="preserve"> </w:t>
      </w:r>
      <w:r w:rsidR="007A31C1" w:rsidRPr="003F7759">
        <w:t>Some participants were also interested in virtual campus tours (18.75% of respondents).</w:t>
      </w:r>
    </w:p>
    <w:p w14:paraId="476CFA7A" w14:textId="77777777" w:rsidR="003F7759" w:rsidRPr="003F7759" w:rsidRDefault="003F7759" w:rsidP="003F7759">
      <w:pPr>
        <w:ind w:left="2694"/>
      </w:pPr>
    </w:p>
    <w:p w14:paraId="3AD20578" w14:textId="77777777" w:rsidR="003F7759" w:rsidRPr="003F7759" w:rsidRDefault="003F7759" w:rsidP="003F7759">
      <w:pPr>
        <w:ind w:left="2694"/>
      </w:pPr>
      <w:r w:rsidRPr="003F7759">
        <w:rPr>
          <w:noProof/>
        </w:rPr>
        <w:drawing>
          <wp:inline distT="0" distB="0" distL="0" distR="0" wp14:anchorId="5A713922" wp14:editId="510C6424">
            <wp:extent cx="4357274" cy="2038350"/>
            <wp:effectExtent l="0" t="0" r="5715" b="0"/>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7349" cy="2057097"/>
                    </a:xfrm>
                    <a:prstGeom prst="rect">
                      <a:avLst/>
                    </a:prstGeom>
                    <a:noFill/>
                  </pic:spPr>
                </pic:pic>
              </a:graphicData>
            </a:graphic>
          </wp:inline>
        </w:drawing>
      </w:r>
    </w:p>
    <w:p w14:paraId="26289CB2" w14:textId="4BB1FFC7" w:rsidR="003F7759" w:rsidRPr="003F7759" w:rsidRDefault="003F7759" w:rsidP="003F7759">
      <w:pPr>
        <w:pStyle w:val="Caption"/>
        <w:ind w:left="2694"/>
        <w:rPr>
          <w:rFonts w:ascii="Palatino Linotype" w:hAnsi="Palatino Linotype"/>
          <w:i w:val="0"/>
          <w:iCs w:val="0"/>
          <w:color w:val="auto"/>
          <w:sz w:val="20"/>
          <w:szCs w:val="20"/>
        </w:rPr>
      </w:pPr>
      <w:bookmarkStart w:id="13" w:name="_Ref209085764"/>
      <w:r w:rsidRPr="00B57EF0">
        <w:rPr>
          <w:rFonts w:ascii="Palatino Linotype" w:hAnsi="Palatino Linotype"/>
          <w:b/>
          <w:bCs/>
          <w:i w:val="0"/>
          <w:iCs w:val="0"/>
          <w:color w:val="auto"/>
        </w:rPr>
        <w:t xml:space="preserve">Figure </w:t>
      </w:r>
      <w:r w:rsidRPr="00B57EF0">
        <w:rPr>
          <w:rFonts w:ascii="Palatino Linotype" w:hAnsi="Palatino Linotype"/>
          <w:b/>
          <w:bCs/>
          <w:i w:val="0"/>
          <w:iCs w:val="0"/>
          <w:color w:val="auto"/>
        </w:rPr>
        <w:fldChar w:fldCharType="begin"/>
      </w:r>
      <w:r w:rsidRPr="00B57EF0">
        <w:rPr>
          <w:rFonts w:ascii="Palatino Linotype" w:hAnsi="Palatino Linotype"/>
          <w:b/>
          <w:bCs/>
          <w:i w:val="0"/>
          <w:iCs w:val="0"/>
          <w:color w:val="auto"/>
        </w:rPr>
        <w:instrText xml:space="preserve"> SEQ Figure \* ARABIC </w:instrText>
      </w:r>
      <w:r w:rsidRPr="00B57EF0">
        <w:rPr>
          <w:rFonts w:ascii="Palatino Linotype" w:hAnsi="Palatino Linotype"/>
          <w:b/>
          <w:bCs/>
          <w:i w:val="0"/>
          <w:iCs w:val="0"/>
          <w:color w:val="auto"/>
        </w:rPr>
        <w:fldChar w:fldCharType="separate"/>
      </w:r>
      <w:r w:rsidR="00CF41F6">
        <w:rPr>
          <w:rFonts w:ascii="Palatino Linotype" w:hAnsi="Palatino Linotype"/>
          <w:b/>
          <w:bCs/>
          <w:i w:val="0"/>
          <w:iCs w:val="0"/>
          <w:noProof/>
          <w:color w:val="auto"/>
        </w:rPr>
        <w:t>12</w:t>
      </w:r>
      <w:r w:rsidRPr="00B57EF0">
        <w:rPr>
          <w:rFonts w:ascii="Palatino Linotype" w:hAnsi="Palatino Linotype"/>
          <w:b/>
          <w:bCs/>
          <w:i w:val="0"/>
          <w:iCs w:val="0"/>
          <w:color w:val="auto"/>
        </w:rPr>
        <w:fldChar w:fldCharType="end"/>
      </w:r>
      <w:bookmarkEnd w:id="13"/>
      <w:r w:rsidRPr="00B57EF0">
        <w:rPr>
          <w:rFonts w:ascii="Palatino Linotype" w:hAnsi="Palatino Linotype"/>
          <w:b/>
          <w:bCs/>
          <w:i w:val="0"/>
          <w:iCs w:val="0"/>
          <w:color w:val="auto"/>
        </w:rPr>
        <w:t>.</w:t>
      </w:r>
      <w:r w:rsidRPr="003F7759">
        <w:rPr>
          <w:rFonts w:ascii="Palatino Linotype" w:hAnsi="Palatino Linotype"/>
          <w:i w:val="0"/>
          <w:iCs w:val="0"/>
          <w:color w:val="auto"/>
        </w:rPr>
        <w:t xml:space="preserve"> Breakdown of the usage of the different features of the AR application.</w:t>
      </w:r>
    </w:p>
    <w:p w14:paraId="7F1012CE" w14:textId="77777777" w:rsidR="003F7759" w:rsidRPr="003F7759" w:rsidRDefault="003F7759" w:rsidP="003F7759">
      <w:pPr>
        <w:pStyle w:val="ListParagraph"/>
        <w:ind w:left="2694"/>
        <w:jc w:val="both"/>
        <w:rPr>
          <w:rFonts w:ascii="Palatino Linotype" w:hAnsi="Palatino Linotype"/>
          <w:sz w:val="20"/>
          <w:szCs w:val="20"/>
        </w:rPr>
      </w:pPr>
    </w:p>
    <w:p w14:paraId="26AE673E" w14:textId="4799F767" w:rsidR="003F7759" w:rsidRPr="003F7759" w:rsidRDefault="007A31C1" w:rsidP="003F7759">
      <w:pPr>
        <w:ind w:left="2694"/>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D23CF9">
        <w:rPr>
          <w:color w:val="auto"/>
        </w:rPr>
        <w:t xml:space="preserve">Figure </w:t>
      </w:r>
      <w:r w:rsidRPr="00D23CF9">
        <w:rPr>
          <w:noProof/>
          <w:color w:val="auto"/>
        </w:rPr>
        <w:t>13</w:t>
      </w:r>
      <w:r w:rsidRPr="003F7759">
        <w:rPr>
          <w:b/>
          <w:bCs/>
          <w:highlight w:val="yellow"/>
        </w:rPr>
        <w:fldChar w:fldCharType="end"/>
      </w:r>
      <w:r w:rsidRPr="003F7759">
        <w:rPr>
          <w:b/>
          <w:bCs/>
        </w:rPr>
        <w:t xml:space="preserve"> </w:t>
      </w:r>
      <w:r w:rsidRPr="003F7759">
        <w:t>shows the frequency of AR application usage during the orientation.</w:t>
      </w:r>
      <w:r w:rsidR="003F7759" w:rsidRPr="003F7759">
        <w:t xml:space="preserve"> </w:t>
      </w:r>
      <w:r w:rsidRPr="003F7759">
        <w:t>We can observe that 34.38% of the survey participants used the AR application a few times during their orientation, 17.19% used the AR app regularly throughout the orientation, while 10.94% used it only once.</w:t>
      </w:r>
      <w:r w:rsidR="003F7759" w:rsidRPr="003F7759">
        <w:t xml:space="preserve"> </w:t>
      </w:r>
    </w:p>
    <w:p w14:paraId="0BBB797D" w14:textId="77777777" w:rsidR="003F7759" w:rsidRPr="003F7759" w:rsidRDefault="003F7759" w:rsidP="003F7759">
      <w:pPr>
        <w:ind w:left="2694"/>
      </w:pPr>
      <w:r w:rsidRPr="003F7759">
        <w:rPr>
          <w:noProof/>
        </w:rPr>
        <w:drawing>
          <wp:inline distT="0" distB="0" distL="0" distR="0" wp14:anchorId="3DCD19F6" wp14:editId="0069CAF0">
            <wp:extent cx="3221807" cy="1720850"/>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34186" cy="1727462"/>
                    </a:xfrm>
                    <a:prstGeom prst="rect">
                      <a:avLst/>
                    </a:prstGeom>
                    <a:noFill/>
                  </pic:spPr>
                </pic:pic>
              </a:graphicData>
            </a:graphic>
          </wp:inline>
        </w:drawing>
      </w:r>
    </w:p>
    <w:p w14:paraId="32305A39" w14:textId="426151F5" w:rsidR="003F7759" w:rsidRPr="003F7759" w:rsidRDefault="003F7759" w:rsidP="003F7759">
      <w:pPr>
        <w:pStyle w:val="Caption"/>
        <w:ind w:left="2694"/>
        <w:rPr>
          <w:rFonts w:ascii="Palatino Linotype" w:hAnsi="Palatino Linotype"/>
          <w:i w:val="0"/>
          <w:iCs w:val="0"/>
          <w:color w:val="auto"/>
          <w:sz w:val="20"/>
          <w:szCs w:val="20"/>
        </w:rPr>
      </w:pPr>
      <w:bookmarkStart w:id="1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13</w:t>
      </w:r>
      <w:r w:rsidRPr="003F7759">
        <w:rPr>
          <w:rFonts w:ascii="Palatino Linotype" w:hAnsi="Palatino Linotype"/>
          <w:b/>
          <w:bCs/>
          <w:i w:val="0"/>
          <w:iCs w:val="0"/>
          <w:color w:val="auto"/>
          <w:sz w:val="20"/>
          <w:szCs w:val="20"/>
        </w:rPr>
        <w:fldChar w:fldCharType="end"/>
      </w:r>
      <w:bookmarkEnd w:id="1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5DB1A859" w:rsidR="003F7759" w:rsidRPr="003F7759" w:rsidRDefault="007A31C1" w:rsidP="003F7759">
      <w:pPr>
        <w:ind w:left="2694"/>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Pr="00D23CF9">
        <w:t xml:space="preserve">Figure </w:t>
      </w:r>
      <w:r w:rsidRPr="00D23CF9">
        <w:rPr>
          <w:noProof/>
        </w:rPr>
        <w:t>14</w:t>
      </w:r>
      <w:r w:rsidRPr="003F7759">
        <w:rPr>
          <w:b/>
          <w:bCs/>
          <w:highlight w:val="yellow"/>
        </w:rPr>
        <w:fldChar w:fldCharType="end"/>
      </w:r>
      <w:r w:rsidRPr="003F7759">
        <w:rPr>
          <w:b/>
          <w:bCs/>
        </w:rPr>
        <w:t xml:space="preserve"> </w:t>
      </w:r>
      <w:r w:rsidRPr="003F7759">
        <w:t>shows the intended use of the AR application after orientation.</w:t>
      </w:r>
      <w:r w:rsidR="003F7759" w:rsidRPr="003F7759">
        <w:t xml:space="preserve"> </w:t>
      </w:r>
      <w:r w:rsidR="00694833" w:rsidRPr="003F7759">
        <w:t>Most of the survey participants were likely or very likely to continue using the AR application after the orientation (57.03% of the total).</w:t>
      </w:r>
    </w:p>
    <w:p w14:paraId="5B733535" w14:textId="77777777" w:rsidR="003F7759" w:rsidRPr="003F7759" w:rsidRDefault="003F7759" w:rsidP="003F7759">
      <w:pPr>
        <w:ind w:left="2694"/>
      </w:pPr>
      <w:r w:rsidRPr="003F7759">
        <w:rPr>
          <w:noProof/>
        </w:rPr>
        <w:lastRenderedPageBreak/>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241C34AB" w:rsidR="003F7759" w:rsidRPr="003F7759" w:rsidRDefault="003F7759" w:rsidP="003F7759">
      <w:pPr>
        <w:pStyle w:val="Caption"/>
        <w:ind w:left="2694"/>
        <w:rPr>
          <w:rFonts w:ascii="Palatino Linotype" w:hAnsi="Palatino Linotype"/>
          <w:i w:val="0"/>
          <w:iCs w:val="0"/>
          <w:color w:val="auto"/>
          <w:sz w:val="20"/>
          <w:szCs w:val="20"/>
        </w:rPr>
      </w:pPr>
      <w:bookmarkStart w:id="1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CF41F6">
        <w:rPr>
          <w:rFonts w:ascii="Palatino Linotype" w:hAnsi="Palatino Linotype"/>
          <w:b/>
          <w:bCs/>
          <w:i w:val="0"/>
          <w:iCs w:val="0"/>
          <w:noProof/>
          <w:color w:val="auto"/>
          <w:sz w:val="20"/>
          <w:szCs w:val="20"/>
        </w:rPr>
        <w:t>14</w:t>
      </w:r>
      <w:r w:rsidRPr="003F7759">
        <w:rPr>
          <w:rFonts w:ascii="Palatino Linotype" w:hAnsi="Palatino Linotype"/>
          <w:b/>
          <w:bCs/>
          <w:i w:val="0"/>
          <w:iCs w:val="0"/>
          <w:color w:val="auto"/>
          <w:sz w:val="20"/>
          <w:szCs w:val="20"/>
        </w:rPr>
        <w:fldChar w:fldCharType="end"/>
      </w:r>
      <w:bookmarkEnd w:id="1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70D9A96B" w14:textId="4D2150A7" w:rsidR="003F7759" w:rsidRDefault="003F7759" w:rsidP="003F7759">
      <w:pPr>
        <w:ind w:left="2694"/>
      </w:pPr>
      <w:r w:rsidRPr="003F7759">
        <w:t xml:space="preserve">We performed an inductive thematic analysis to the open-ended item “What kind of information would you like to see on the application?” </w:t>
      </w:r>
      <w:r w:rsidR="00694833" w:rsidRPr="003F7759">
        <w:t>The responses were multi-coded, so totals can exceed 100% and outcomes are</w:t>
      </w:r>
      <w:r w:rsidR="00694833">
        <w:t xml:space="preserve"> as follows.</w:t>
      </w:r>
    </w:p>
    <w:p w14:paraId="729AACCD" w14:textId="77777777" w:rsidR="00C70988" w:rsidRPr="005C308B" w:rsidRDefault="00C70988" w:rsidP="00B57EF0">
      <w:pPr>
        <w:pStyle w:val="ListParagraph"/>
        <w:numPr>
          <w:ilvl w:val="0"/>
          <w:numId w:val="39"/>
        </w:numPr>
        <w:ind w:left="3119"/>
        <w:rPr>
          <w:sz w:val="20"/>
        </w:rPr>
      </w:pPr>
      <w:r w:rsidRPr="005C308B">
        <w:rPr>
          <w:sz w:val="20"/>
        </w:rPr>
        <w:t>Real-time status / availability</w:t>
      </w:r>
    </w:p>
    <w:p w14:paraId="32E4289D" w14:textId="77777777" w:rsidR="00C70988" w:rsidRPr="005C308B" w:rsidRDefault="00C70988" w:rsidP="00B57EF0">
      <w:pPr>
        <w:pStyle w:val="ListParagraph"/>
        <w:numPr>
          <w:ilvl w:val="0"/>
          <w:numId w:val="39"/>
        </w:numPr>
        <w:ind w:left="3119"/>
        <w:rPr>
          <w:sz w:val="20"/>
        </w:rPr>
      </w:pPr>
      <w:r w:rsidRPr="005C308B">
        <w:rPr>
          <w:sz w:val="20"/>
        </w:rPr>
        <w:t>Events &amp; schedules (with reminders)</w:t>
      </w:r>
    </w:p>
    <w:p w14:paraId="75F6D77D" w14:textId="2805E828" w:rsidR="00C70988" w:rsidRPr="005C308B" w:rsidRDefault="00C70988" w:rsidP="00B57EF0">
      <w:pPr>
        <w:pStyle w:val="ListParagraph"/>
        <w:numPr>
          <w:ilvl w:val="0"/>
          <w:numId w:val="39"/>
        </w:numPr>
        <w:ind w:left="3119"/>
        <w:rPr>
          <w:sz w:val="20"/>
        </w:rPr>
      </w:pPr>
      <w:r w:rsidRPr="005C308B">
        <w:rPr>
          <w:sz w:val="20"/>
        </w:rPr>
        <w:t>Academic info and student services</w:t>
      </w:r>
    </w:p>
    <w:p w14:paraId="19B5C90E" w14:textId="3C777818" w:rsidR="00C70988" w:rsidRPr="005C308B" w:rsidRDefault="00C70988" w:rsidP="00B57EF0">
      <w:pPr>
        <w:pStyle w:val="ListParagraph"/>
        <w:numPr>
          <w:ilvl w:val="0"/>
          <w:numId w:val="39"/>
        </w:numPr>
        <w:ind w:left="3119"/>
        <w:rPr>
          <w:sz w:val="20"/>
        </w:rPr>
      </w:pPr>
      <w:r w:rsidRPr="005C308B">
        <w:rPr>
          <w:sz w:val="20"/>
        </w:rPr>
        <w:t>Navigation and wayfinding</w:t>
      </w:r>
    </w:p>
    <w:p w14:paraId="6DEECE43" w14:textId="73761241" w:rsidR="00C70988" w:rsidRPr="005C308B" w:rsidRDefault="00C70988" w:rsidP="00B57EF0">
      <w:pPr>
        <w:pStyle w:val="ListParagraph"/>
        <w:numPr>
          <w:ilvl w:val="0"/>
          <w:numId w:val="39"/>
        </w:numPr>
        <w:ind w:left="3119"/>
        <w:rPr>
          <w:sz w:val="20"/>
        </w:rPr>
      </w:pPr>
      <w:r w:rsidRPr="005C308B">
        <w:rPr>
          <w:sz w:val="20"/>
        </w:rPr>
        <w:t>Booking of utilities</w:t>
      </w:r>
    </w:p>
    <w:p w14:paraId="7D6BD8AC" w14:textId="77777777" w:rsidR="00C70988" w:rsidRPr="005C308B" w:rsidRDefault="00C70988" w:rsidP="00B57EF0">
      <w:pPr>
        <w:pStyle w:val="ListParagraph"/>
        <w:numPr>
          <w:ilvl w:val="0"/>
          <w:numId w:val="39"/>
        </w:numPr>
        <w:ind w:left="3119"/>
        <w:rPr>
          <w:sz w:val="20"/>
        </w:rPr>
      </w:pPr>
      <w:r w:rsidRPr="005C308B">
        <w:rPr>
          <w:sz w:val="20"/>
        </w:rPr>
        <w:t>Onboarding/help &amp; usability</w:t>
      </w:r>
    </w:p>
    <w:p w14:paraId="0598541C" w14:textId="77777777" w:rsidR="00C70988" w:rsidRDefault="00C70988" w:rsidP="003F7759">
      <w:pPr>
        <w:ind w:left="2694"/>
      </w:pPr>
    </w:p>
    <w:p w14:paraId="094280D8" w14:textId="06D459C5" w:rsidR="003F7759" w:rsidRPr="003F7759" w:rsidRDefault="003F7759" w:rsidP="003F7759">
      <w:pPr>
        <w:ind w:left="2694"/>
      </w:pPr>
      <w:r w:rsidRPr="003F7759">
        <w:t xml:space="preserve">We also performed an inductive thematic analysis to the second open-ended item “What will you suggest improving this application?” </w:t>
      </w:r>
      <w:r w:rsidR="00694833" w:rsidRPr="003F7759">
        <w:t>The responses were multi-coded, so totals can exceed 100% and the outcomes were as follows</w:t>
      </w:r>
      <w:r w:rsidR="00694833">
        <w:t>:</w:t>
      </w:r>
    </w:p>
    <w:p w14:paraId="67395737" w14:textId="77777777" w:rsidR="00B8489B" w:rsidRPr="005C308B" w:rsidRDefault="00B8489B" w:rsidP="00B8489B">
      <w:pPr>
        <w:pStyle w:val="ListParagraph"/>
        <w:numPr>
          <w:ilvl w:val="0"/>
          <w:numId w:val="38"/>
        </w:numPr>
        <w:ind w:left="3119"/>
        <w:rPr>
          <w:sz w:val="20"/>
        </w:rPr>
      </w:pPr>
      <w:r w:rsidRPr="005C308B">
        <w:rPr>
          <w:sz w:val="20"/>
        </w:rPr>
        <w:t>iOS availability / distribution</w:t>
      </w:r>
    </w:p>
    <w:p w14:paraId="1DD3B9F1" w14:textId="77777777" w:rsidR="00B8489B" w:rsidRPr="005C308B" w:rsidRDefault="00B8489B" w:rsidP="00B8489B">
      <w:pPr>
        <w:pStyle w:val="ListParagraph"/>
        <w:numPr>
          <w:ilvl w:val="0"/>
          <w:numId w:val="38"/>
        </w:numPr>
        <w:ind w:left="3119"/>
        <w:rPr>
          <w:sz w:val="20"/>
        </w:rPr>
      </w:pPr>
      <w:r w:rsidRPr="005C308B">
        <w:rPr>
          <w:sz w:val="20"/>
        </w:rPr>
        <w:t>Performance, reliability &amp; accuracy</w:t>
      </w:r>
    </w:p>
    <w:p w14:paraId="5E9107AC" w14:textId="77777777" w:rsidR="00B8489B" w:rsidRPr="005C308B" w:rsidRDefault="00B8489B" w:rsidP="00B8489B">
      <w:pPr>
        <w:pStyle w:val="ListParagraph"/>
        <w:numPr>
          <w:ilvl w:val="0"/>
          <w:numId w:val="38"/>
        </w:numPr>
        <w:ind w:left="3119"/>
        <w:rPr>
          <w:sz w:val="20"/>
        </w:rPr>
      </w:pPr>
      <w:r w:rsidRPr="005C308B">
        <w:rPr>
          <w:sz w:val="20"/>
        </w:rPr>
        <w:t>UI/UX simplification &amp; modernization</w:t>
      </w:r>
    </w:p>
    <w:p w14:paraId="7CE0495E" w14:textId="77777777" w:rsidR="00B8489B" w:rsidRPr="005C308B" w:rsidRDefault="00B8489B" w:rsidP="00B8489B">
      <w:pPr>
        <w:pStyle w:val="ListParagraph"/>
        <w:numPr>
          <w:ilvl w:val="0"/>
          <w:numId w:val="38"/>
        </w:numPr>
        <w:ind w:left="3119"/>
        <w:rPr>
          <w:sz w:val="20"/>
        </w:rPr>
      </w:pPr>
      <w:r w:rsidRPr="005C308B">
        <w:rPr>
          <w:sz w:val="20"/>
        </w:rPr>
        <w:t>Live status features</w:t>
      </w:r>
    </w:p>
    <w:p w14:paraId="5755A3C7" w14:textId="100BB647" w:rsidR="003F7759" w:rsidRPr="005C308B" w:rsidRDefault="00B8489B" w:rsidP="00B8489B">
      <w:pPr>
        <w:pStyle w:val="ListParagraph"/>
        <w:numPr>
          <w:ilvl w:val="0"/>
          <w:numId w:val="38"/>
        </w:numPr>
        <w:ind w:left="3119"/>
        <w:rPr>
          <w:sz w:val="20"/>
        </w:rPr>
      </w:pPr>
      <w:r w:rsidRPr="005C308B">
        <w:rPr>
          <w:sz w:val="20"/>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B8489B">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B8489B">
      <w:pPr>
        <w:pStyle w:val="ListParagraph"/>
        <w:numPr>
          <w:ilvl w:val="1"/>
          <w:numId w:val="25"/>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5F4DA57C"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w:t>
      </w:r>
      <w:r w:rsidR="00694833" w:rsidRPr="003F7759">
        <w:t>The highest ratings were for perceived usefulness in terms of time-saving and facility information (~74–75%), reflecting the app’s success in addressing students’ immediate need for quick access to contextual information.</w:t>
      </w:r>
      <w:r w:rsidRPr="003F7759">
        <w:t xml:space="preserve"> This aligns with prior research indicating that mobile applications are particularly valued when they reduce effort and provide convenience in real-world tasks. </w:t>
      </w:r>
      <w:r w:rsidR="00694833" w:rsidRPr="003F7759">
        <w:t>However, ratings for confidence in navigation (~57%) and improvement in overall orientation experience (~58%) were more moderate, suggesting that the app currently functions more as an information delivery tool than as a complete wayfinding solution for visitors.</w:t>
      </w:r>
    </w:p>
    <w:p w14:paraId="4224228A" w14:textId="639DF7E0" w:rsidR="003F7759" w:rsidRPr="003F7759" w:rsidRDefault="00694833" w:rsidP="003F7759">
      <w:pPr>
        <w:ind w:left="2694" w:firstLine="360"/>
        <w:rPr>
          <w:lang w:val="en-GB"/>
        </w:rPr>
      </w:pPr>
      <w:r w:rsidRPr="003F7759">
        <w:rPr>
          <w:lang w:val="en-GB"/>
        </w:rPr>
        <w:lastRenderedPageBreak/>
        <w:t>The ease of use results were similarly promising, with a majority of participants finding the application simple to learn (approximately 70%), intuitive for accessing campus-related information (approximately 72%), and user-friendly in its layout (approximately 66%).</w:t>
      </w:r>
      <w:r w:rsidR="003F7759" w:rsidRPr="003F7759">
        <w:rPr>
          <w:lang w:val="en-GB"/>
        </w:rPr>
        <w:t xml:space="preserve"> These findings align with the core tenets of the Technology Acceptance Model (TAM), which emphasizes </w:t>
      </w:r>
      <w:r w:rsidR="003F7759" w:rsidRPr="003F7759">
        <w:rPr>
          <w:i/>
          <w:iCs/>
          <w:lang w:val="en-GB"/>
        </w:rPr>
        <w:t>perceived ease of use</w:t>
      </w:r>
      <w:r w:rsidR="003F7759" w:rsidRPr="003F7759">
        <w:rPr>
          <w:lang w:val="en-GB"/>
        </w:rPr>
        <w:t xml:space="preserve"> as a critical factor influencing user acceptance and sustained engagement with technology (Davis, 1989). Numerous studies have reaffirmed that ease of use significantly predicts behavioral intention and actual usage, especially in educational technology contexts (Putri et al., 2025; Mercer &amp; La Marca, 2024). </w:t>
      </w:r>
      <w:r w:rsidR="00C26E6E" w:rsidRPr="003F7759">
        <w:rPr>
          <w:lang w:val="en-GB"/>
        </w:rPr>
        <w:t>Specifically, in AR-based learning environments, students who perceive systems as easier to navigate are more likely to develop positive attitudes and trust in the system (Putri et al., 2025); however, the relatively weaker scores in system responsiveness and the expressed need for onboarding support suggest areas for improvement.</w:t>
      </w:r>
      <w:r w:rsidR="003F7759" w:rsidRPr="003F7759">
        <w:rPr>
          <w:lang w:val="en-GB"/>
        </w:rPr>
        <w:t xml:space="preserve"> These concerns are consistent with findings that underscore the importance of </w:t>
      </w:r>
      <w:r w:rsidR="003F7759" w:rsidRPr="003F7759">
        <w:rPr>
          <w:i/>
          <w:iCs/>
          <w:lang w:val="en-GB"/>
        </w:rPr>
        <w:t>system responsiveness and structured onboarding</w:t>
      </w:r>
      <w:r w:rsidR="003F7759" w:rsidRPr="003F7759">
        <w:rPr>
          <w:lang w:val="en-GB"/>
        </w:rPr>
        <w:t xml:space="preserve"> in AR applications to reduce cognitive load and anxiety (Bello &amp; Abdurrahman, 2025; Idkhan et al., 2025). </w:t>
      </w:r>
      <w:r w:rsidRPr="003F7759">
        <w:rPr>
          <w:lang w:val="en-GB"/>
        </w:rPr>
        <w:t>Given that many students may be unfamiliar with AR technologies, the integration of short guided tutorials and improved system responsiveness could substantially enhance user confidence and overall adoption of AR.</w:t>
      </w:r>
      <w:r w:rsidR="003F7759" w:rsidRPr="003F7759">
        <w:rPr>
          <w:lang w:val="en-GB"/>
        </w:rPr>
        <w:t xml:space="preserve"> </w:t>
      </w:r>
      <w:r w:rsidRPr="003F7759">
        <w:rPr>
          <w:lang w:val="en-GB"/>
        </w:rPr>
        <w:t>Prior research indicates that structured support materials and smooth interface feedback loops act as critical enablers in bridging initial resistance and improving the perceived ease of use (Buchem et al., 2025; Gong et al., 2025).</w:t>
      </w:r>
    </w:p>
    <w:p w14:paraId="7F4DEB1C" w14:textId="06F9A295"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w:t>
      </w:r>
      <w:r w:rsidR="00694833" w:rsidRPr="003F7759">
        <w:rPr>
          <w:lang w:val="en-GB"/>
        </w:rPr>
        <w:t>Nearly three-quarters of respondents (≈76%) agreed or strongly agreed that using the AR app was a good idea for orientation, and over 70% found it a fun way to explore campus.</w:t>
      </w:r>
      <w:r w:rsidRPr="003F7759">
        <w:rPr>
          <w:lang w:val="en-GB"/>
        </w:rPr>
        <w:t xml:space="preserve"> </w:t>
      </w:r>
      <w:r w:rsidR="00694833" w:rsidRPr="003F7759">
        <w:rPr>
          <w:lang w:val="en-GB"/>
        </w:rPr>
        <w:t>These findings highlight that students view AR as functional and enjoyable, supporting the premise that perceived enjoyment can reinforce acceptance, as noted in the extended versions of the Technology Acceptance Model</w:t>
      </w:r>
      <w:r w:rsidR="00694833">
        <w:rPr>
          <w:lang w:val="en-GB"/>
        </w:rPr>
        <w:t xml:space="preserve"> 3</w:t>
      </w:r>
      <w:r w:rsidR="00694833" w:rsidRPr="003F7759">
        <w:rPr>
          <w:lang w:val="en-GB"/>
        </w:rPr>
        <w:t xml:space="preserve"> (TAM3).</w:t>
      </w:r>
      <w:r w:rsidRPr="003F7759">
        <w:rPr>
          <w:lang w:val="en-GB"/>
        </w:rPr>
        <w:t xml:space="preserve"> However, indicators of confidence and personal enjoyment during orientation were somewhat lower (≈54–59%), with a sizable proportion of neutral responses (≈30–36%). </w:t>
      </w:r>
      <w:r w:rsidR="00694833" w:rsidRPr="003F7759">
        <w:rPr>
          <w:lang w:val="en-GB"/>
        </w:rPr>
        <w:t>This suggests that while the concept of AR is broadly attractive, some students remain cautious or undecided about its reliability and personal value for practical use in the classroom.</w:t>
      </w:r>
      <w:r w:rsidRPr="003F7759">
        <w:rPr>
          <w:lang w:val="en-GB"/>
        </w:rPr>
        <w:t xml:space="preserve"> </w:t>
      </w:r>
      <w:r w:rsidR="00694833" w:rsidRPr="003F7759">
        <w:rPr>
          <w:lang w:val="en-GB"/>
        </w:rPr>
        <w:t>Such hesitation is often linked to first-time exposure to AR technologies, as many participants (57%) had never used AR before.</w:t>
      </w:r>
      <w:r w:rsidRPr="003F7759">
        <w:rPr>
          <w:lang w:val="en-GB"/>
        </w:rPr>
        <w:t xml:space="preserve"> Practical strategies to improve confidence could include micro-onboarding (short tutorials, tooltips, or guided “first use” experiences), performance optimization to reduce lag, and improved indoor navigation accuracy. </w:t>
      </w:r>
      <w:r w:rsidR="00694833" w:rsidRPr="003F7759">
        <w:rPr>
          <w:lang w:val="en-GB"/>
        </w:rPr>
        <w:t>These measures can convert neutral attitudes into more enthusiastic adoption, maximizing the impact of AUMOR</w:t>
      </w:r>
      <w:r w:rsidR="00694833">
        <w:rPr>
          <w:lang w:val="en-GB"/>
        </w:rPr>
        <w:t>-AR</w:t>
      </w:r>
      <w:r w:rsidR="00694833" w:rsidRPr="003F7759">
        <w:rPr>
          <w:lang w:val="en-GB"/>
        </w:rPr>
        <w:t>.</w:t>
      </w:r>
    </w:p>
    <w:p w14:paraId="6B418F59" w14:textId="39CE4955" w:rsidR="003F7759" w:rsidRPr="003F7759" w:rsidRDefault="00694833" w:rsidP="003F7759">
      <w:pPr>
        <w:ind w:left="2694" w:firstLine="360"/>
        <w:rPr>
          <w:lang w:val="en-GB"/>
        </w:rPr>
      </w:pPr>
      <w:r w:rsidRPr="003F7759">
        <w:rPr>
          <w:lang w:val="en-GB"/>
        </w:rPr>
        <w:t>The outcomes of behavioral intention were similarly promising.</w:t>
      </w:r>
      <w:r w:rsidR="003F7759" w:rsidRPr="003F7759">
        <w:rPr>
          <w:lang w:val="en-GB"/>
        </w:rPr>
        <w:t xml:space="preserve"> </w:t>
      </w:r>
      <w:r w:rsidR="00C26E6E" w:rsidRPr="003F7759">
        <w:rPr>
          <w:lang w:val="en-GB"/>
        </w:rPr>
        <w:t>Most students (75%) reported a willingness to recommend the AR app to their peers, demonstrating a strong word-of-mouth potential.</w:t>
      </w:r>
      <w:r w:rsidR="003F7759" w:rsidRPr="003F7759">
        <w:rPr>
          <w:lang w:val="en-GB"/>
        </w:rPr>
        <w:t xml:space="preserve"> Over half expressed a preference for AR-based orientation over traditional methods (~54%) and indicated plans to continue using the app during their studies (~52%). </w:t>
      </w:r>
      <w:r w:rsidR="00C26E6E" w:rsidRPr="003F7759">
        <w:rPr>
          <w:lang w:val="en-GB"/>
        </w:rPr>
        <w:t>These results suggest that AUMOR</w:t>
      </w:r>
      <w:r w:rsidR="00C26E6E">
        <w:rPr>
          <w:lang w:val="en-GB"/>
        </w:rPr>
        <w:t>-AR</w:t>
      </w:r>
      <w:r w:rsidR="00C26E6E" w:rsidRPr="003F7759">
        <w:rPr>
          <w:lang w:val="en-GB"/>
        </w:rPr>
        <w:t xml:space="preserve"> has a clear pathway for sustained adoption, provided that its reliability and relevance continue to improve.</w:t>
      </w:r>
      <w:r w:rsidR="003F7759" w:rsidRPr="003F7759">
        <w:rPr>
          <w:lang w:val="en-GB"/>
        </w:rPr>
        <w:t xml:space="preserve"> Nonetheless, the relatively large neutral segments (≈30%) for both preference and continued use point to the need for deeper integration of the app into students’ daily academic lives. </w:t>
      </w:r>
      <w:r w:rsidR="00C26E6E" w:rsidRPr="003F7759">
        <w:rPr>
          <w:lang w:val="en-GB"/>
        </w:rPr>
        <w:lastRenderedPageBreak/>
        <w:t>Features such as real-time event reminders, schedule-linked routing to classrooms, live updates on facilities, and academic service integration (grades, office hours) could embed the app into routine student practice.</w:t>
      </w:r>
      <w:r w:rsidR="003F7759" w:rsidRPr="003F7759">
        <w:rPr>
          <w:lang w:val="en-GB"/>
        </w:rPr>
        <w:t xml:space="preserve"> </w:t>
      </w:r>
      <w:r w:rsidR="00A44663" w:rsidRPr="003F7759">
        <w:rPr>
          <w:lang w:val="en-GB"/>
        </w:rPr>
        <w:t>Aligning AR content with students’ immediate academic and administrative needs may transform the app from a one-time orientation aid to a long-term companion throughout their university journey.</w:t>
      </w:r>
      <w:r w:rsidR="003F7759" w:rsidRPr="003F7759">
        <w:rPr>
          <w:lang w:val="en-GB"/>
        </w:rPr>
        <w:t xml:space="preserve"> </w:t>
      </w:r>
      <w:r w:rsidR="00A44663" w:rsidRPr="003F7759">
        <w:rPr>
          <w:lang w:val="en-GB"/>
        </w:rPr>
        <w:t>In line with TAM, the BIU findings underscore that positive attitudes and perceived usefulness drive the intention to use.</w:t>
      </w:r>
      <w:r w:rsidR="003F7759" w:rsidRPr="003F7759">
        <w:rPr>
          <w:lang w:val="en-GB"/>
        </w:rPr>
        <w:t xml:space="preserve"> </w:t>
      </w:r>
      <w:r w:rsidR="00A44663" w:rsidRPr="003F7759">
        <w:rPr>
          <w:lang w:val="en-GB"/>
        </w:rPr>
        <w:t>By capitalizing on high recommendation rates and strategically addressing areas of hesitation, universities can ensure that AR orientation apps such as AUMOR</w:t>
      </w:r>
      <w:r w:rsidR="00A44663">
        <w:rPr>
          <w:lang w:val="en-GB"/>
        </w:rPr>
        <w:t>-AR</w:t>
      </w:r>
      <w:r w:rsidR="00A44663" w:rsidRPr="003F7759">
        <w:rPr>
          <w:lang w:val="en-GB"/>
        </w:rPr>
        <w:t xml:space="preserve"> become an integral part of the student experience, rather than a novelty used only at the start of the academic year.</w:t>
      </w:r>
    </w:p>
    <w:p w14:paraId="5C4632A4" w14:textId="27E0D4D0" w:rsidR="008E258B" w:rsidRDefault="00C26E6E" w:rsidP="008E258B">
      <w:pPr>
        <w:ind w:left="2694" w:firstLine="360"/>
      </w:pPr>
      <w:r>
        <w:t>The analysis of student feedback highlighted six major domains of desired mobile application features for enhancing the campus experience.</w:t>
      </w:r>
      <w:r w:rsidR="008E258B">
        <w:t xml:space="preserve"> Real-time status and availability information was frequently emphasized (~25–30%), with students requesting live updates on parking occupancy, building or café crowding, event changes, and utilities such as power or air conditioning status. </w:t>
      </w:r>
      <w:r>
        <w:t>These features reflect the increasing demand for context-aware smart campus systems that improve mobility and decision-making in real time (Alsaeedi &amp; Al-Sarem, 2021).</w:t>
      </w:r>
      <w:r w:rsidR="008E258B">
        <w:t xml:space="preserve"> </w:t>
      </w:r>
    </w:p>
    <w:p w14:paraId="09737F58" w14:textId="77777777" w:rsidR="008E258B" w:rsidRDefault="008E258B" w:rsidP="008E258B">
      <w:pPr>
        <w:ind w:left="2694" w:firstLine="360"/>
      </w:pP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65E9F5B7" w14:textId="77777777" w:rsidR="008E258B" w:rsidRPr="008E258B" w:rsidRDefault="008E258B" w:rsidP="008E258B">
      <w:pPr>
        <w:ind w:left="2694" w:firstLine="360"/>
        <w:rPr>
          <w:i/>
          <w:iCs/>
        </w:rPr>
      </w:pPr>
    </w:p>
    <w:p w14:paraId="46F63CDB" w14:textId="77777777" w:rsidR="008E258B" w:rsidRDefault="008E258B" w:rsidP="008E258B">
      <w:pPr>
        <w:ind w:left="2694" w:firstLine="360"/>
      </w:pPr>
      <w:r>
        <w:t xml:space="preserve">Events and schedules were also a high priority (~20–25%), with students requesting centralized access to event dates, semester-specific schedules, and integrated reminder functions, aligning with prior findings that calendar-linked notifications significantly improve student engagement (Aljohani, 2019). </w:t>
      </w:r>
    </w:p>
    <w:p w14:paraId="1E9DFDF4" w14:textId="77777777" w:rsidR="008E258B" w:rsidRDefault="008E258B" w:rsidP="008E258B">
      <w:pPr>
        <w:ind w:left="2694" w:firstLine="360"/>
      </w:pP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9EAD366" w14:textId="77777777" w:rsidR="008E258B" w:rsidRPr="008E258B" w:rsidRDefault="008E258B" w:rsidP="008E258B">
      <w:pPr>
        <w:ind w:left="2694" w:firstLine="360"/>
        <w:rPr>
          <w:i/>
          <w:iCs/>
        </w:rPr>
      </w:pPr>
    </w:p>
    <w:p w14:paraId="7B5A6399" w14:textId="0F0AD9D4" w:rsidR="008E258B" w:rsidRDefault="008E258B" w:rsidP="008E258B">
      <w:pPr>
        <w:ind w:left="2694" w:firstLine="360"/>
      </w:pPr>
      <w:r>
        <w:t xml:space="preserve">The largest category (~30–35%) was academic information and student services, including grades, GPA tracking, assessment feedback, project updates, and faculty office hours. </w:t>
      </w:r>
      <w:r w:rsidR="00C26E6E">
        <w:t>This resonates with previous research indicating that academic transparency and immediate access to assessment data strongly influence students’ satisfaction with learning technologies (Davis et al., 2022).</w:t>
      </w:r>
    </w:p>
    <w:p w14:paraId="54F7D5A0" w14:textId="77777777" w:rsidR="008E258B" w:rsidRDefault="008E258B" w:rsidP="008E258B">
      <w:pPr>
        <w:ind w:left="2694" w:firstLine="360"/>
      </w:pP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2A7E9EDD" w14:textId="77777777" w:rsidR="008E258B" w:rsidRPr="008E258B" w:rsidRDefault="008E258B" w:rsidP="008E258B">
      <w:pPr>
        <w:ind w:left="2694" w:firstLine="360"/>
        <w:rPr>
          <w:i/>
          <w:iCs/>
        </w:rPr>
      </w:pPr>
    </w:p>
    <w:p w14:paraId="7EE21CDF" w14:textId="77777777" w:rsidR="008E258B" w:rsidRDefault="008E258B" w:rsidP="008E258B">
      <w:pPr>
        <w:ind w:left="2694" w:firstLine="360"/>
      </w:pPr>
      <w:r>
        <w:t xml:space="preserve">Navigation and wayfinding was another prominent need (~25–30%), where students envisioned location-aware routing linked directly to their class schedules, echoing evidence that location-based services improve campus accessibility and efficiency (Shen et al., 2018).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4F904588" w14:textId="77777777" w:rsidR="008E258B" w:rsidRPr="008E258B" w:rsidRDefault="008E258B" w:rsidP="008E258B">
      <w:pPr>
        <w:ind w:left="2694" w:firstLine="360"/>
        <w:rPr>
          <w:i/>
          <w:iCs/>
        </w:rPr>
      </w:pPr>
    </w:p>
    <w:p w14:paraId="773C4F55" w14:textId="030B4759" w:rsidR="008E258B" w:rsidRDefault="00C26E6E" w:rsidP="008E258B">
      <w:pPr>
        <w:ind w:left="2694" w:firstLine="360"/>
      </w:pPr>
      <w:r>
        <w:lastRenderedPageBreak/>
        <w:t>Meanwhile, booking and utilities (~5–10%) focused on study room reservations and workshop/lab bookings, functions that are increasingly integrated into smart campus platforms (Caviglione et al., 2020).</w:t>
      </w:r>
      <w:r w:rsidR="008E258B">
        <w:t xml:space="preserve"> </w:t>
      </w:r>
    </w:p>
    <w:p w14:paraId="09B37092" w14:textId="45C20715" w:rsidR="008E258B" w:rsidRDefault="008E258B" w:rsidP="008E258B">
      <w:pPr>
        <w:ind w:left="2694" w:firstLine="360"/>
        <w:rPr>
          <w:i/>
          <w:iCs/>
        </w:rPr>
      </w:pPr>
      <w:r w:rsidRPr="008E258B">
        <w:rPr>
          <w:i/>
          <w:iCs/>
        </w:rPr>
        <w:t>“Book spots/rooms for studying”; “booking workshop like robotics”</w:t>
      </w:r>
    </w:p>
    <w:p w14:paraId="4EAE9765" w14:textId="77777777" w:rsidR="008E258B" w:rsidRPr="008E258B" w:rsidRDefault="008E258B" w:rsidP="008E258B">
      <w:pPr>
        <w:ind w:left="2694" w:firstLine="360"/>
        <w:rPr>
          <w:i/>
          <w:iCs/>
        </w:rPr>
      </w:pPr>
    </w:p>
    <w:p w14:paraId="2E20CEBC" w14:textId="5598596B" w:rsidR="008E258B" w:rsidRDefault="00C26E6E" w:rsidP="008E258B">
      <w:pPr>
        <w:ind w:left="2694" w:firstLine="360"/>
      </w:pPr>
      <w:r>
        <w:t>Finally, onboarding, help, and usability (~10–15%) were cited, including requests for clearer information, full campus guides, and FAQ sections, which were particularly valuable for first-year students adapting to a new academic environment (Henderson et al., 2017).</w:t>
      </w:r>
      <w:r w:rsidR="008E258B">
        <w:t xml:space="preserve"> </w:t>
      </w:r>
    </w:p>
    <w:p w14:paraId="3593C186" w14:textId="0F9845B0" w:rsidR="008E258B" w:rsidRPr="008E258B" w:rsidRDefault="008E258B" w:rsidP="008E258B">
      <w:pPr>
        <w:ind w:left="2694" w:firstLine="360"/>
        <w:rPr>
          <w:i/>
          <w:iCs/>
        </w:rPr>
      </w:pPr>
      <w:r w:rsidRPr="008E258B">
        <w:rPr>
          <w:i/>
          <w:iCs/>
        </w:rPr>
        <w:t>“More clear information”; “A full guide… with feedback”; “a FAQ section for new students”</w:t>
      </w:r>
    </w:p>
    <w:p w14:paraId="05B4023D" w14:textId="77777777" w:rsidR="008E258B" w:rsidRDefault="008E258B" w:rsidP="008E258B">
      <w:pPr>
        <w:ind w:left="2694" w:firstLine="360"/>
      </w:pPr>
    </w:p>
    <w:p w14:paraId="3D67DD5E" w14:textId="75E87EDF" w:rsidR="00B8489B" w:rsidRDefault="00C26E6E"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education experiences.</w:t>
      </w:r>
      <w:r w:rsidR="008E258B">
        <w:t xml:space="preserve"> </w:t>
      </w:r>
    </w:p>
    <w:p w14:paraId="2C624369" w14:textId="13D0D8B4" w:rsidR="00B8489B" w:rsidRDefault="00C26E6E" w:rsidP="008E258B">
      <w:pPr>
        <w:ind w:left="2694" w:firstLine="360"/>
      </w:pPr>
      <w:r w:rsidRPr="00B8489B">
        <w:t>Student feedback on desired improvements to the campus mobile application emphasized six key domains of functionality. iOS availability and distribution emerged as the most frequently mentioned (~30–40%), with students requesting that the app be made accessible via the Apple App Store to support iPhone users.</w:t>
      </w:r>
      <w:r w:rsidR="00B8489B" w:rsidRPr="00B8489B">
        <w:t xml:space="preserve"> </w:t>
      </w:r>
      <w:r w:rsidRPr="00B8489B">
        <w:t>This aligns with broader evidence showing that cross-platform compatibility significantly increases adoption and inclusivity in mobile applications for higher education (Mtebe &amp; Raisamo, 2014).</w:t>
      </w:r>
      <w:r w:rsidR="00B8489B" w:rsidRPr="00B8489B">
        <w:t xml:space="preserve">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27C69A52" w14:textId="77777777" w:rsidR="00B8489B" w:rsidRDefault="00B8489B" w:rsidP="008E258B">
      <w:pPr>
        <w:ind w:left="2694" w:firstLine="360"/>
      </w:pPr>
    </w:p>
    <w:p w14:paraId="5CA155C9" w14:textId="63469A97" w:rsidR="00B8489B" w:rsidRDefault="00C26E6E" w:rsidP="008E258B">
      <w:pPr>
        <w:ind w:left="2694" w:firstLine="360"/>
      </w:pPr>
      <w:r w:rsidRPr="00B8489B">
        <w:t>Performance, reliability, and accuracy (~25–30%) were also highlighted, with students demanding faster load times, bug fixes, and more precise locations and AR features.</w:t>
      </w:r>
      <w:r w:rsidR="00B8489B" w:rsidRPr="00B8489B">
        <w:t xml:space="preserve"> </w:t>
      </w:r>
      <w:r w:rsidRPr="00B8489B">
        <w:t>Prior studies have similarly shown that system responsiveness and reliability are critical determinants of user satisfaction and continued use of educational apps (Sarrab et al., 2015).</w:t>
      </w:r>
      <w:r w:rsidR="00B8489B" w:rsidRPr="00B8489B">
        <w:t xml:space="preserve">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309A48CF" w14:textId="77777777" w:rsidR="00B8489B" w:rsidRDefault="00B8489B" w:rsidP="008E258B">
      <w:pPr>
        <w:ind w:left="2694" w:firstLine="360"/>
      </w:pPr>
    </w:p>
    <w:p w14:paraId="4DC52825" w14:textId="77777777" w:rsidR="00B8489B" w:rsidRDefault="00B8489B" w:rsidP="008E258B">
      <w:pPr>
        <w:ind w:left="2694" w:firstLine="360"/>
      </w:pPr>
      <w:r w:rsidRPr="00B8489B">
        <w:t>Another prominent theme was UI/UX simplification and modernization (~20–25%), where students requested clearer layouts, organized lists, and more interactive designs. Research on learning technologies confirms that well-structured and aesthetically modernized interfaces reduce cognitive load and increase user engagement (Nouri, 2018).</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37CD7E19" w14:textId="77777777" w:rsidR="00B8489B" w:rsidRDefault="00B8489B" w:rsidP="008E258B">
      <w:pPr>
        <w:ind w:left="2694" w:firstLine="360"/>
      </w:pPr>
    </w:p>
    <w:p w14:paraId="0BCBDC54" w14:textId="77777777" w:rsidR="00B8489B" w:rsidRDefault="00B8489B" w:rsidP="008E258B">
      <w:pPr>
        <w:ind w:left="2694" w:firstLine="360"/>
      </w:pPr>
      <w:r w:rsidRPr="00B8489B">
        <w:t xml:space="preserve">Students also requested notifications and reminders (~10–15%), including alerts for schedules, assignments, and events, reflecting earlier findings that push notifications and reminders enhance time management and academic performance (Aljohani, 2019). </w:t>
      </w:r>
    </w:p>
    <w:p w14:paraId="672A49E0" w14:textId="499D0D73" w:rsidR="00B8489B" w:rsidRDefault="00B8489B" w:rsidP="008E258B">
      <w:pPr>
        <w:ind w:left="2694" w:firstLine="360"/>
        <w:rPr>
          <w:i/>
          <w:iCs/>
        </w:rPr>
      </w:pPr>
      <w:r w:rsidRPr="00B8489B">
        <w:rPr>
          <w:i/>
          <w:iCs/>
        </w:rPr>
        <w:t>“Alerts that remind you about schedule”, “assignment reminders”</w:t>
      </w:r>
    </w:p>
    <w:p w14:paraId="09DA4B62" w14:textId="77777777" w:rsidR="00B8489B" w:rsidRDefault="00B8489B" w:rsidP="008E258B">
      <w:pPr>
        <w:ind w:left="2694" w:firstLine="360"/>
      </w:pPr>
    </w:p>
    <w:p w14:paraId="6C35DF5D" w14:textId="0AEFFBA8" w:rsidR="00B8489B" w:rsidRDefault="00B8489B" w:rsidP="008E258B">
      <w:pPr>
        <w:ind w:left="2694" w:firstLine="360"/>
      </w:pPr>
      <w:r w:rsidRPr="00B8489B">
        <w:t xml:space="preserve">Finally, content expansions (~15–20%) were noted, with calls for more comprehensive coverage of office locations, hours, semester dates, and class times. </w:t>
      </w:r>
      <w:r w:rsidR="00A44663" w:rsidRPr="00B8489B">
        <w:t xml:space="preserve">Such expansions </w:t>
      </w:r>
      <w:r w:rsidR="00A44663" w:rsidRPr="00B8489B">
        <w:lastRenderedPageBreak/>
        <w:t>alignn  with research showing that information-rich applications increase perceived usefulness and institutional trust (Henderson et al., 2017).</w:t>
      </w:r>
      <w:r w:rsidRPr="00B8489B">
        <w:t xml:space="preserve"> </w:t>
      </w:r>
    </w:p>
    <w:p w14:paraId="1669001F" w14:textId="20FB03C9" w:rsidR="00B8489B" w:rsidRDefault="00B8489B" w:rsidP="008E258B">
      <w:pPr>
        <w:ind w:left="2694" w:firstLine="360"/>
        <w:rPr>
          <w:i/>
          <w:iCs/>
          <w:lang w:val="en-GB"/>
        </w:rPr>
      </w:pPr>
      <w:r w:rsidRPr="00B8489B">
        <w:rPr>
          <w:i/>
          <w:iCs/>
          <w:lang w:val="en-GB"/>
        </w:rPr>
        <w:t>“office hours and office place”, “updated semester schedule”</w:t>
      </w:r>
    </w:p>
    <w:p w14:paraId="7F3F5F12" w14:textId="77777777" w:rsidR="00B8489B" w:rsidRPr="00B8489B" w:rsidRDefault="00B8489B" w:rsidP="008E258B">
      <w:pPr>
        <w:ind w:left="2694" w:firstLine="360"/>
        <w:rPr>
          <w:i/>
          <w:iCs/>
        </w:rPr>
      </w:pPr>
    </w:p>
    <w:p w14:paraId="3026726B" w14:textId="075347AB" w:rsidR="00B8489B" w:rsidRDefault="00C26E6E" w:rsidP="008E258B">
      <w:pPr>
        <w:ind w:left="2694" w:firstLine="360"/>
      </w:pPr>
      <w:r w:rsidRPr="00B8489B">
        <w:t>Collectively, these insights suggest that students prioritize inclusivity, reliability, modern design, and real-time support as essential for the effectiveness of smart campus mobile applications.</w:t>
      </w:r>
    </w:p>
    <w:p w14:paraId="211E7CE0" w14:textId="77777777" w:rsidR="003F7759" w:rsidRPr="003F7759" w:rsidRDefault="003F7759" w:rsidP="003F7759">
      <w:pPr>
        <w:ind w:left="2694" w:firstLine="360"/>
      </w:pPr>
    </w:p>
    <w:p w14:paraId="29A95101" w14:textId="40CA3713"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11DA8152" w:rsidR="003F7759" w:rsidRPr="003F7759" w:rsidRDefault="00C26E6E" w:rsidP="003F7759">
      <w:pPr>
        <w:ind w:left="2694" w:firstLine="360"/>
      </w:pPr>
      <w:r w:rsidRPr="003F7759">
        <w:t>AUMOR</w:t>
      </w:r>
      <w:r>
        <w:t>-AR</w:t>
      </w:r>
      <w:r w:rsidRPr="003F7759">
        <w:t>’s main strengths lie in the integration of GPS and QR code scanning with AR overlays, which provide students with contextualized, real-time information.</w:t>
      </w:r>
      <w:r w:rsidR="003F7759" w:rsidRPr="003F7759">
        <w:t xml:space="preserve"> </w:t>
      </w:r>
      <w:r w:rsidRPr="003F7759">
        <w:t>This design was appreciated for its ability to reduce the time spent searching for facilities and resources, which aligns well with the goals of orientation programs.</w:t>
      </w:r>
      <w:r w:rsidR="003F7759" w:rsidRPr="003F7759">
        <w:t xml:space="preserve"> </w:t>
      </w:r>
      <w:r w:rsidRPr="003F7759">
        <w:t>Its incremental development model also allows for iterative improvements and scalability.</w:t>
      </w:r>
    </w:p>
    <w:p w14:paraId="7DA8CDD1" w14:textId="00AA3F5C" w:rsidR="003F7759" w:rsidRPr="003F7759" w:rsidRDefault="00C26E6E" w:rsidP="003F7759">
      <w:pPr>
        <w:ind w:left="2694" w:firstLine="360"/>
      </w:pPr>
      <w:r w:rsidRPr="003F7759">
        <w:t>However, some weaknesses were also evident.</w:t>
      </w:r>
      <w:r w:rsidR="003F7759" w:rsidRPr="003F7759">
        <w:t xml:space="preserve"> </w:t>
      </w:r>
      <w:r w:rsidRPr="003F7759">
        <w:t>Senior students who were already familiar with the campus found limited added value in basic navigation and facility information.</w:t>
      </w:r>
      <w:r w:rsidR="003F7759" w:rsidRPr="003F7759">
        <w:t xml:space="preserve"> </w:t>
      </w:r>
      <w:r w:rsidRPr="003F7759">
        <w:t>Moreover, performance limitations, such as lag in AR responsiveness and occasional imprecision in location detection, reduce user confidence.</w:t>
      </w:r>
      <w:r w:rsidR="003F7759" w:rsidRPr="003F7759">
        <w:t xml:space="preserve"> </w:t>
      </w:r>
      <w:r w:rsidRPr="003F7759">
        <w:t>Accessibility gaps were also highlighted, especially the lack of iOS compatibility, which was one of the most common suggestions for improvement by the participants.</w:t>
      </w:r>
      <w:r w:rsidR="003F7759" w:rsidRPr="003F7759">
        <w:t xml:space="preserve"> </w:t>
      </w:r>
      <w:r w:rsidRPr="003F7759">
        <w:t>These weaknesses echo the findings of previous AR campus systems, which frequently encountered barriers related to technical stability, inclusivity, and scalability.</w:t>
      </w:r>
    </w:p>
    <w:p w14:paraId="4FECC043" w14:textId="77777777" w:rsidR="003F7759" w:rsidRPr="003F7759" w:rsidRDefault="003F7759" w:rsidP="003F7759">
      <w:pPr>
        <w:ind w:left="2694" w:firstLine="360"/>
      </w:pPr>
    </w:p>
    <w:p w14:paraId="4898B590"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257A2C62" w14:textId="039B4FFB" w:rsidR="003F7759" w:rsidRPr="003F7759" w:rsidRDefault="00C26E6E" w:rsidP="003F7759">
      <w:pPr>
        <w:ind w:left="2694" w:firstLine="360"/>
        <w:rPr>
          <w:lang w:val="en-GB"/>
        </w:rPr>
      </w:pPr>
      <w:r w:rsidRPr="003F7759">
        <w:rPr>
          <w:lang w:val="en-GB"/>
        </w:rPr>
        <w:t>Compared with earlier AR-based orientation initiatives, AUMOR</w:t>
      </w:r>
      <w:r>
        <w:rPr>
          <w:lang w:val="en-GB"/>
        </w:rPr>
        <w:t>-AR</w:t>
      </w:r>
      <w:r w:rsidRPr="003F7759">
        <w:rPr>
          <w:lang w:val="en-GB"/>
        </w:rPr>
        <w:t xml:space="preserve"> offers several advantages.</w:t>
      </w:r>
      <w:r w:rsidR="003F7759" w:rsidRPr="003F7759">
        <w:rPr>
          <w:lang w:val="en-GB"/>
        </w:rPr>
        <w:t xml:space="preserve"> Early systems, such as those at Columbia University and Fu-Jen Catholic University, focused on head-mounted displays or AR visualization of campus landmarks; however, they often required specialized hardware and offered limited scalability. </w:t>
      </w:r>
      <w:r w:rsidRPr="003F7759">
        <w:rPr>
          <w:lang w:val="en-GB"/>
        </w:rPr>
        <w:t>More recent efforts at Chung Hua University and the University of Quindío integrated multimedia and 3D directional boards; however, they lacked GPS precision and QR code versatility.</w:t>
      </w:r>
      <w:r w:rsidR="003F7759" w:rsidRPr="003F7759">
        <w:rPr>
          <w:lang w:val="en-GB"/>
        </w:rPr>
        <w:t xml:space="preserve"> </w:t>
      </w:r>
      <w:r w:rsidRPr="003F7759">
        <w:rPr>
          <w:lang w:val="en-GB"/>
        </w:rPr>
        <w:t>In contrast, AUMOR</w:t>
      </w:r>
      <w:r>
        <w:rPr>
          <w:lang w:val="en-GB"/>
        </w:rPr>
        <w:t>-AR</w:t>
      </w:r>
      <w:r w:rsidRPr="003F7759">
        <w:rPr>
          <w:lang w:val="en-GB"/>
        </w:rPr>
        <w:t>’s hybrid approach, which leverages widely available smartphone hardware with both GPS-based geofencing and QR-triggered AR overlays, achieves broader accessibility and reduces the reliance on costly infrastructure.</w:t>
      </w:r>
    </w:p>
    <w:p w14:paraId="5B0561A0" w14:textId="2C22741F" w:rsidR="003F7759" w:rsidRPr="003F7759" w:rsidRDefault="00C26E6E" w:rsidP="003F7759">
      <w:pPr>
        <w:ind w:left="2694" w:firstLine="360"/>
        <w:rPr>
          <w:lang w:val="en-GB"/>
        </w:rPr>
      </w:pPr>
      <w:r w:rsidRPr="003F7759">
        <w:rPr>
          <w:lang w:val="en-GB"/>
        </w:rPr>
        <w:t>Furthermore, AUMOR</w:t>
      </w:r>
      <w:r>
        <w:rPr>
          <w:lang w:val="en-GB"/>
        </w:rPr>
        <w:t>-AR</w:t>
      </w:r>
      <w:r w:rsidRPr="003F7759">
        <w:rPr>
          <w:lang w:val="en-GB"/>
        </w:rPr>
        <w:t>’s evaluation of over 120 participants adds to the literature by providing a large-scale, empirical dataset.</w:t>
      </w:r>
      <w:r w:rsidR="003F7759" w:rsidRPr="003F7759">
        <w:rPr>
          <w:lang w:val="en-GB"/>
        </w:rPr>
        <w:t xml:space="preserve"> </w:t>
      </w:r>
      <w:r w:rsidRPr="003F7759">
        <w:rPr>
          <w:lang w:val="en-GB"/>
        </w:rPr>
        <w:t>While studies at universities such as Bowling Green State or Haaga-Helia UAS focused on niche features (cultural exploration or missed orientation catch-up), AUMOR</w:t>
      </w:r>
      <w:r>
        <w:rPr>
          <w:lang w:val="en-GB"/>
        </w:rPr>
        <w:t>-AR</w:t>
      </w:r>
      <w:r w:rsidRPr="003F7759">
        <w:rPr>
          <w:lang w:val="en-GB"/>
        </w:rPr>
        <w:t xml:space="preserve"> demonstrates the feasibility of embedding AR into mainstream orientation practices in higher education.</w:t>
      </w:r>
      <w:r w:rsidR="003F7759" w:rsidRPr="003F7759">
        <w:rPr>
          <w:lang w:val="en-GB"/>
        </w:rPr>
        <w:t xml:space="preserve"> Its integration of TAM as an evaluative framework also provides a theoretical contribution, bridging technology adoption theory with situated learning perspectives in the university orientation context.</w:t>
      </w:r>
    </w:p>
    <w:p w14:paraId="787F0F8A" w14:textId="77777777" w:rsidR="003F7759" w:rsidRPr="003F7759" w:rsidRDefault="003F7759" w:rsidP="003F7759">
      <w:pPr>
        <w:ind w:left="2694" w:firstLine="360"/>
      </w:pPr>
    </w:p>
    <w:p w14:paraId="3D8407DC"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AD30220" w:rsidR="003F7759" w:rsidRPr="003F7759" w:rsidRDefault="00C26E6E" w:rsidP="003F7759">
      <w:pPr>
        <w:ind w:left="2694" w:firstLine="360"/>
        <w:rPr>
          <w:lang w:val="en-GB"/>
        </w:rPr>
      </w:pPr>
      <w:r w:rsidRPr="003F7759">
        <w:rPr>
          <w:lang w:val="en-GB"/>
        </w:rPr>
        <w:t>The implications of this study for practice are thus significant.</w:t>
      </w:r>
      <w:r w:rsidR="003F7759" w:rsidRPr="003F7759">
        <w:rPr>
          <w:lang w:val="en-GB"/>
        </w:rPr>
        <w:t xml:space="preserve"> </w:t>
      </w:r>
      <w:r w:rsidR="00C30C95" w:rsidRPr="003F7759">
        <w:rPr>
          <w:lang w:val="en-GB"/>
        </w:rPr>
        <w:t xml:space="preserve">First, AUMOR demonstrates that mobile AR can complement or partially substitute traditional orientation </w:t>
      </w:r>
      <w:r w:rsidR="00C30C95" w:rsidRPr="003F7759">
        <w:rPr>
          <w:lang w:val="en-GB"/>
        </w:rPr>
        <w:lastRenderedPageBreak/>
        <w:t>programss, which are resource-intensive and costly.</w:t>
      </w:r>
      <w:r w:rsidR="003F7759" w:rsidRPr="003F7759">
        <w:rPr>
          <w:lang w:val="en-GB"/>
        </w:rPr>
        <w:t xml:space="preserve"> </w:t>
      </w:r>
      <w:r w:rsidRPr="003F7759">
        <w:rPr>
          <w:lang w:val="en-GB"/>
        </w:rPr>
        <w:t>By embedding real-time information at physical locations through QR codes and GPS triggers, the app promotes situated learning, enabling students to learn by doing in authentic campus contexts.</w:t>
      </w:r>
      <w:r w:rsidR="003F7759" w:rsidRPr="003F7759">
        <w:rPr>
          <w:lang w:val="en-GB"/>
        </w:rPr>
        <w:t xml:space="preserve"> Second, the open-ended feedback from students underscores the demand for richer real-time functionality, including live updates on parking, event schedules, and crowding, as well as integration with academic services. </w:t>
      </w:r>
      <w:r w:rsidRPr="003F7759">
        <w:rPr>
          <w:lang w:val="en-GB"/>
        </w:rPr>
        <w:t>Incorporating these features would extend the utility of AR beyond orientation into everyday student life and foster a long-term engagement.</w:t>
      </w:r>
      <w:r w:rsidR="003F7759" w:rsidRPr="003F7759">
        <w:rPr>
          <w:lang w:val="en-GB"/>
        </w:rPr>
        <w:t xml:space="preserve"> </w:t>
      </w:r>
      <w:r w:rsidRPr="003F7759">
        <w:rPr>
          <w:lang w:val="en-GB"/>
        </w:rPr>
        <w:t>Finally, the results reinforce that technology adoption hinges not only on novelty but also on reliability, inclusivity, and relevance.</w:t>
      </w:r>
      <w:r w:rsidR="003F7759" w:rsidRPr="003F7759">
        <w:rPr>
          <w:lang w:val="en-GB"/>
        </w:rPr>
        <w:t xml:space="preserve"> </w:t>
      </w:r>
      <w:r w:rsidRPr="003F7759">
        <w:rPr>
          <w:lang w:val="en-GB"/>
        </w:rPr>
        <w:t>Addressing performance stability, expanding platform availability, and layering personalized academic content are essential steps for maximizing the impact.</w:t>
      </w:r>
      <w:r w:rsidR="003F7759" w:rsidRPr="003F7759">
        <w:rPr>
          <w:lang w:val="en-GB"/>
        </w:rPr>
        <w:t xml:space="preserve"> </w:t>
      </w:r>
      <w:r w:rsidRPr="003F7759">
        <w:rPr>
          <w:lang w:val="en-GB"/>
        </w:rPr>
        <w:t>In the broader landscape of AR orientation research, AUMOR represents a meaningful step forward by combining affordability, accessibility, and empirical validation, thus offering a model for institutions seeking to modernize their orientation practices.</w:t>
      </w:r>
    </w:p>
    <w:p w14:paraId="46D77471" w14:textId="77777777" w:rsidR="003F7759" w:rsidRPr="003F7759" w:rsidRDefault="003F7759" w:rsidP="003F7759">
      <w:pPr>
        <w:ind w:left="2694" w:firstLine="360"/>
        <w:rPr>
          <w:lang w:val="en-GB"/>
        </w:rPr>
      </w:pPr>
    </w:p>
    <w:p w14:paraId="529AF73B"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0EF064C3" w:rsidR="003F7759" w:rsidRP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w:t>
      </w:r>
      <w:r w:rsidR="00C26E6E" w:rsidRPr="003F7759">
        <w:rPr>
          <w:lang w:val="en-GB"/>
        </w:rPr>
        <w:t>The system also reflects SDG 9 (Industry, Innovation, and Infrastructure) as it leverages cutting-edge mobile and AR technologies to build a scalable digital infrastructure for higher education.</w:t>
      </w:r>
      <w:r w:rsidRPr="003F7759">
        <w:rPr>
          <w:lang w:val="en-GB"/>
        </w:rPr>
        <w:t xml:space="preserve"> </w:t>
      </w:r>
      <w:r w:rsidR="00C26E6E" w:rsidRPr="003F7759">
        <w:rPr>
          <w:lang w:val="en-GB"/>
        </w:rPr>
        <w:t>Moreover, by reducing reliance on resource-intensive traditional orientation events, AUMOR</w:t>
      </w:r>
      <w:r w:rsidR="00C26E6E">
        <w:rPr>
          <w:lang w:val="en-GB"/>
        </w:rPr>
        <w:t>-AR</w:t>
      </w:r>
      <w:r w:rsidR="00C26E6E" w:rsidRPr="003F7759">
        <w:rPr>
          <w:lang w:val="en-GB"/>
        </w:rPr>
        <w:t xml:space="preserve"> indirectly contributes to SDG 12 (Responsible Consumption and Production) by lowering costs and minimizing environmental impact.</w:t>
      </w:r>
      <w:r w:rsidRPr="003F7759">
        <w:rPr>
          <w:lang w:val="en-GB"/>
        </w:rPr>
        <w:t xml:space="preserve"> </w:t>
      </w:r>
      <w:r w:rsidR="00C26E6E" w:rsidRPr="003F7759">
        <w:rPr>
          <w:lang w:val="en-GB"/>
        </w:rPr>
        <w:t>Thus, the project not only addresses the local challenge of student orientation but also contributes to global priorities for sustainable and technology-enabled education.</w:t>
      </w:r>
    </w:p>
    <w:p w14:paraId="366DF4CD" w14:textId="77777777" w:rsidR="003F7759" w:rsidRPr="003F7759" w:rsidRDefault="003F7759" w:rsidP="003F7759">
      <w:pPr>
        <w:ind w:left="2694" w:firstLine="360"/>
      </w:pPr>
    </w:p>
    <w:p w14:paraId="33553809" w14:textId="77777777" w:rsidR="003F7759" w:rsidRPr="003F7759" w:rsidRDefault="003F7759" w:rsidP="003511D0">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2CF78B83"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w:t>
      </w:r>
      <w:r w:rsidR="00C26E6E" w:rsidRPr="003F7759">
        <w:rPr>
          <w:color w:val="0D0D0D"/>
          <w:shd w:val="clear" w:color="auto" w:fill="FFFFFF"/>
        </w:rPr>
        <w:t>The evaluation results indicated that students found the system useful for saving time and accessing facility information, and the clean design and simple interface contributed to their perceptions of ease of use.</w:t>
      </w:r>
      <w:r w:rsidRPr="003F7759">
        <w:rPr>
          <w:color w:val="0D0D0D"/>
          <w:shd w:val="clear" w:color="auto" w:fill="FFFFFF"/>
        </w:rPr>
        <w:t xml:space="preserve"> </w:t>
      </w:r>
      <w:r w:rsidR="00C26E6E" w:rsidRPr="003F7759">
        <w:rPr>
          <w:color w:val="0D0D0D"/>
          <w:shd w:val="clear" w:color="auto" w:fill="FFFFFF"/>
        </w:rPr>
        <w:t>Furthermore, the incorporation of interactive features, such as floating labels, multimedia resources, and quizzes, highlights the versatility of AR as a navigation aid and a tool for engagement and learning.</w:t>
      </w:r>
      <w:r w:rsidRPr="003F7759">
        <w:rPr>
          <w:color w:val="0D0D0D"/>
          <w:shd w:val="clear" w:color="auto" w:fill="FFFFFF"/>
        </w:rPr>
        <w:t xml:space="preserve"> </w:t>
      </w:r>
      <w:r w:rsidR="00C30C95" w:rsidRPr="003F7759">
        <w:rPr>
          <w:color w:val="0D0D0D"/>
          <w:shd w:val="clear" w:color="auto" w:fill="FFFFFF"/>
        </w:rPr>
        <w:t>Research on GPS and QR code-based AR applications for university orientation advances educational technology.</w:t>
      </w:r>
      <w:r w:rsidRPr="003F7759">
        <w:rPr>
          <w:color w:val="0D0D0D"/>
          <w:shd w:val="clear" w:color="auto" w:fill="FFFFFF"/>
        </w:rPr>
        <w:t xml:space="preserve"> </w:t>
      </w:r>
      <w:r w:rsidR="00C30C95" w:rsidRPr="003F7759">
        <w:rPr>
          <w:color w:val="0D0D0D"/>
          <w:shd w:val="clear" w:color="auto" w:fill="FFFFFF"/>
        </w:rPr>
        <w:t>Researchers can explore innovative approaches to enhance student orientation experiences and contribute to the literature on immersive learning environments.</w:t>
      </w:r>
      <w:r w:rsidRPr="003F7759">
        <w:rPr>
          <w:color w:val="0D0D0D"/>
          <w:shd w:val="clear" w:color="auto" w:fill="FFFFFF"/>
        </w:rPr>
        <w:t xml:space="preserve"> </w:t>
      </w:r>
      <w:r w:rsidR="00A44663" w:rsidRPr="003F7759">
        <w:rPr>
          <w:color w:val="0D0D0D"/>
          <w:shd w:val="clear" w:color="auto" w:fill="FFFFFF"/>
        </w:rPr>
        <w:t xml:space="preserve">Student services offices can leverage these findings by integrating AR applications into orientation activities to provide interactive experiences that </w:t>
      </w:r>
      <w:r w:rsidR="00A44663" w:rsidRPr="003F7759">
        <w:rPr>
          <w:color w:val="0D0D0D"/>
          <w:shd w:val="clear" w:color="auto" w:fill="FFFFFF"/>
        </w:rPr>
        <w:lastRenderedPageBreak/>
        <w:t>promotee engagement.</w:t>
      </w:r>
      <w:r w:rsidRPr="003F7759">
        <w:rPr>
          <w:color w:val="0D0D0D"/>
          <w:shd w:val="clear" w:color="auto" w:fill="FFFFFF"/>
        </w:rPr>
        <w:t xml:space="preserve"> </w:t>
      </w:r>
      <w:r w:rsidR="00C30C95" w:rsidRPr="003F7759">
        <w:rPr>
          <w:color w:val="0D0D0D"/>
          <w:shd w:val="clear" w:color="auto" w:fill="FFFFFF"/>
        </w:rPr>
        <w:t>AR applications create engaging learning experiences that appeal to digitally savvy students and enhance their learning.</w:t>
      </w:r>
      <w:r w:rsidRPr="003F7759">
        <w:rPr>
          <w:color w:val="0D0D0D"/>
          <w:shd w:val="clear" w:color="auto" w:fill="FFFFFF"/>
        </w:rPr>
        <w:t xml:space="preserve"> </w:t>
      </w:r>
      <w:r w:rsidR="00C30C95" w:rsidRPr="003F7759">
        <w:rPr>
          <w:color w:val="0D0D0D"/>
          <w:shd w:val="clear" w:color="auto" w:fill="FFFFFF"/>
        </w:rPr>
        <w:t>Despite its promise, the study also revealed areas for improvement, including the need for performance optimization, cross-platform availability, and enhanced model personalization.</w:t>
      </w:r>
      <w:r w:rsidRPr="003F7759">
        <w:rPr>
          <w:color w:val="0D0D0D"/>
          <w:shd w:val="clear" w:color="auto" w:fill="FFFFFF"/>
        </w:rPr>
        <w:t xml:space="preserve"> </w:t>
      </w:r>
      <w:r w:rsidR="00C30C95" w:rsidRPr="003F7759">
        <w:rPr>
          <w:color w:val="0D0D0D"/>
          <w:shd w:val="clear" w:color="auto" w:fill="FFFFFF"/>
        </w:rPr>
        <w:t>These findings underscore that technology adoption is shaped not only by novelty but also by reliability, inclusivity, and relevance to students’ daily needs.</w:t>
      </w:r>
      <w:r w:rsidRPr="003F7759">
        <w:rPr>
          <w:color w:val="0D0D0D"/>
          <w:shd w:val="clear" w:color="auto" w:fill="FFFFFF"/>
        </w:rPr>
        <w:t xml:space="preserve"> </w:t>
      </w:r>
      <w:r w:rsidR="00C30C95" w:rsidRPr="003F7759">
        <w:rPr>
          <w:color w:val="0D0D0D"/>
          <w:shd w:val="clear" w:color="auto" w:fill="FFFFFF"/>
        </w:rPr>
        <w:t>Compared with previous AR-based orientation systems, AUMOR advances the field by combining affordability, scalability, and empirical validation in a real-world context.</w:t>
      </w:r>
      <w:r w:rsidRPr="003F7759">
        <w:rPr>
          <w:color w:val="0D0D0D"/>
          <w:shd w:val="clear" w:color="auto" w:fill="FFFFFF"/>
        </w:rPr>
        <w:t xml:space="preserve"> </w:t>
      </w:r>
      <w:r w:rsidR="00C30C95" w:rsidRPr="003F7759">
        <w:rPr>
          <w:color w:val="0D0D0D"/>
          <w:shd w:val="clear" w:color="auto" w:fill="FFFFFF"/>
        </w:rPr>
        <w:t>Future work should focus on refining the application for broader deployment and expanding its features to include live event updates, academic service integration, and accessibility options to support diverse student populations.</w:t>
      </w:r>
      <w:r w:rsidRPr="003F7759">
        <w:rPr>
          <w:color w:val="0D0D0D"/>
          <w:shd w:val="clear" w:color="auto" w:fill="FFFFFF"/>
        </w:rPr>
        <w:t xml:space="preserve"> </w:t>
      </w:r>
      <w:r w:rsidR="00C30C95" w:rsidRPr="003F7759">
        <w:rPr>
          <w:color w:val="0D0D0D"/>
          <w:shd w:val="clear" w:color="auto" w:fill="FFFFFF"/>
        </w:rPr>
        <w:t>Thus, AUMOR can evolve into a comprehensive digital campus companion that contributes to improved student experience, time management, and well-being of students.</w:t>
      </w:r>
      <w:r w:rsidRPr="003F7759">
        <w:rPr>
          <w:color w:val="0D0D0D"/>
          <w:shd w:val="clear" w:color="auto" w:fill="FFFFFF"/>
        </w:rPr>
        <w:t xml:space="preserve"> </w:t>
      </w:r>
    </w:p>
    <w:p w14:paraId="45D99F20" w14:textId="77777777" w:rsidR="003F7759" w:rsidRPr="00CD4AA3" w:rsidRDefault="003F7759" w:rsidP="003F7759">
      <w:pPr>
        <w:pStyle w:val="MDPI31text"/>
      </w:pPr>
    </w:p>
    <w:p w14:paraId="79C96159" w14:textId="77777777"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Figure S1: title; Table S1: title; Video S1: title.</w:t>
      </w:r>
    </w:p>
    <w:p w14:paraId="3DA899AE" w14:textId="77777777" w:rsidR="004C6E5E" w:rsidRPr="00CD4AA3" w:rsidRDefault="004C6E5E" w:rsidP="00E06FBD">
      <w:pPr>
        <w:pStyle w:val="MDPI62backmatter"/>
      </w:pPr>
      <w:r w:rsidRPr="00CD4AA3">
        <w:rPr>
          <w:b/>
        </w:rPr>
        <w:t>Author Contributions:</w:t>
      </w:r>
      <w:r w:rsidRPr="00CD4AA3">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11B39" w:rsidRPr="00CD4AA3">
        <w:t xml:space="preserve"> </w:t>
      </w:r>
      <w:r w:rsidR="00E74659" w:rsidRPr="00CD4AA3">
        <w:t xml:space="preserve">Please turn to the </w:t>
      </w:r>
      <w:hyperlink r:id="rId21" w:history="1">
        <w:r w:rsidR="00FD292D" w:rsidRPr="00CD4AA3">
          <w:rPr>
            <w:rStyle w:val="Hyperlink"/>
          </w:rPr>
          <w:t>CRediT taxonomy</w:t>
        </w:r>
      </w:hyperlink>
      <w:r w:rsidR="00E74659" w:rsidRPr="00CD4AA3">
        <w:t xml:space="preserve"> </w:t>
      </w:r>
      <w:r w:rsidRPr="00CD4AA3">
        <w:t>for the term explanation. Authorship must be limited to those who have contributed substantially to the work reported.</w:t>
      </w:r>
    </w:p>
    <w:p w14:paraId="081C75EA" w14:textId="5BE4042E" w:rsidR="004C6E5E" w:rsidRPr="00CD4AA3" w:rsidRDefault="004C6E5E" w:rsidP="00E06FBD">
      <w:pPr>
        <w:pStyle w:val="MDPI62backmatter"/>
      </w:pPr>
      <w:r w:rsidRPr="00CD4AA3">
        <w:rPr>
          <w:b/>
        </w:rPr>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405E3FCB" w14:textId="77777777" w:rsidR="004C6E5E" w:rsidRPr="00CD4AA3" w:rsidRDefault="004C6E5E" w:rsidP="00E06FBD">
      <w:pPr>
        <w:pStyle w:val="MDPI62backmatter"/>
      </w:pPr>
      <w:r w:rsidRPr="00CD4AA3">
        <w:rPr>
          <w:b/>
        </w:rPr>
        <w:t>Acknowledgments:</w:t>
      </w:r>
      <w:r w:rsidRPr="00CD4AA3">
        <w:t xml:space="preserve"> </w:t>
      </w:r>
      <w:r w:rsidR="00C11B39" w:rsidRPr="00CD4AA3">
        <w:t xml:space="preserve">In this section, you can acknowledge </w:t>
      </w:r>
      <w:r w:rsidRPr="00CD4AA3">
        <w:t>any support given which is not covered by the author contribution or funding sections. This may include administrative and technical support, or donations in kind (e.g., materials used for experiments).</w:t>
      </w:r>
      <w:r w:rsidR="001B6C20" w:rsidRPr="00CD4AA3">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06456C8A" w14:textId="77777777" w:rsidR="00E06FBD" w:rsidRPr="00CD4AA3" w:rsidRDefault="00E06FBD" w:rsidP="00E06FBD">
      <w:pPr>
        <w:pStyle w:val="MDPI21heading1"/>
        <w:rPr>
          <w:szCs w:val="24"/>
        </w:rPr>
      </w:pPr>
      <w:bookmarkStart w:id="16" w:name="_Hlk181004646"/>
      <w:r w:rsidRPr="00CD4AA3">
        <w:rPr>
          <w:szCs w:val="24"/>
        </w:rPr>
        <w:t>Abbreviations</w:t>
      </w:r>
    </w:p>
    <w:p w14:paraId="30619046" w14:textId="77777777" w:rsidR="00E06FBD" w:rsidRPr="00CD4AA3" w:rsidRDefault="00E06FBD" w:rsidP="00E06FBD">
      <w:pPr>
        <w:pStyle w:val="MDPI32textnoindent"/>
        <w:spacing w:after="240"/>
        <w:rPr>
          <w:sz w:val="18"/>
          <w:szCs w:val="18"/>
        </w:rPr>
      </w:pPr>
      <w:r w:rsidRPr="00CD4AA3">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E06FBD" w:rsidRPr="00CD4AA3" w14:paraId="77BB6B8D" w14:textId="77777777" w:rsidTr="00E40C28">
        <w:tc>
          <w:tcPr>
            <w:tcW w:w="936" w:type="dxa"/>
            <w:vAlign w:val="center"/>
          </w:tcPr>
          <w:p w14:paraId="29E8925E" w14:textId="77777777" w:rsidR="00E06FBD" w:rsidRPr="00CD4AA3" w:rsidRDefault="00E06FBD" w:rsidP="00E40C28">
            <w:pPr>
              <w:pStyle w:val="MDPI42tablebody"/>
              <w:spacing w:line="240" w:lineRule="auto"/>
              <w:jc w:val="left"/>
              <w:rPr>
                <w:sz w:val="18"/>
                <w:szCs w:val="18"/>
              </w:rPr>
            </w:pPr>
            <w:r w:rsidRPr="00CD4AA3">
              <w:rPr>
                <w:sz w:val="18"/>
                <w:szCs w:val="18"/>
              </w:rPr>
              <w:t>MDPI</w:t>
            </w:r>
          </w:p>
        </w:tc>
        <w:tc>
          <w:tcPr>
            <w:tcW w:w="6921" w:type="dxa"/>
            <w:vAlign w:val="center"/>
          </w:tcPr>
          <w:p w14:paraId="5A43D7D2" w14:textId="77777777" w:rsidR="00E06FBD" w:rsidRPr="00CD4AA3" w:rsidRDefault="00E06FBD" w:rsidP="00E40C28">
            <w:pPr>
              <w:pStyle w:val="MDPI42tablebody"/>
              <w:spacing w:line="240" w:lineRule="auto"/>
              <w:jc w:val="left"/>
              <w:rPr>
                <w:sz w:val="18"/>
                <w:szCs w:val="18"/>
              </w:rPr>
            </w:pPr>
            <w:r w:rsidRPr="00CD4AA3">
              <w:rPr>
                <w:sz w:val="18"/>
                <w:szCs w:val="18"/>
              </w:rPr>
              <w:t>Multidisciplinary Digital Publishing Institute</w:t>
            </w:r>
          </w:p>
        </w:tc>
      </w:tr>
      <w:tr w:rsidR="00E06FBD" w:rsidRPr="00CD4AA3" w14:paraId="530B70EE" w14:textId="77777777" w:rsidTr="00E40C28">
        <w:tc>
          <w:tcPr>
            <w:tcW w:w="936" w:type="dxa"/>
            <w:vAlign w:val="center"/>
          </w:tcPr>
          <w:p w14:paraId="6C19FF60" w14:textId="77777777" w:rsidR="00E06FBD" w:rsidRPr="00CD4AA3" w:rsidRDefault="00E06FBD" w:rsidP="00E40C28">
            <w:pPr>
              <w:pStyle w:val="MDPI42tablebody"/>
              <w:spacing w:line="240" w:lineRule="auto"/>
              <w:jc w:val="left"/>
              <w:rPr>
                <w:sz w:val="18"/>
                <w:szCs w:val="18"/>
              </w:rPr>
            </w:pPr>
            <w:r w:rsidRPr="00CD4AA3">
              <w:rPr>
                <w:sz w:val="18"/>
                <w:szCs w:val="18"/>
              </w:rPr>
              <w:t>DOAJ</w:t>
            </w:r>
          </w:p>
        </w:tc>
        <w:tc>
          <w:tcPr>
            <w:tcW w:w="6921" w:type="dxa"/>
            <w:vAlign w:val="center"/>
          </w:tcPr>
          <w:p w14:paraId="3C66E928" w14:textId="77777777" w:rsidR="00E06FBD" w:rsidRPr="00CD4AA3" w:rsidRDefault="00E06FBD" w:rsidP="00E40C28">
            <w:pPr>
              <w:pStyle w:val="MDPI42tablebody"/>
              <w:spacing w:line="240" w:lineRule="auto"/>
              <w:jc w:val="left"/>
              <w:rPr>
                <w:sz w:val="18"/>
                <w:szCs w:val="18"/>
              </w:rPr>
            </w:pPr>
            <w:r w:rsidRPr="00CD4AA3">
              <w:rPr>
                <w:sz w:val="18"/>
                <w:szCs w:val="18"/>
              </w:rPr>
              <w:t>Directory of open access journals</w:t>
            </w:r>
          </w:p>
        </w:tc>
      </w:tr>
      <w:tr w:rsidR="00E06FBD" w:rsidRPr="00CD4AA3" w14:paraId="1529E4E0" w14:textId="77777777" w:rsidTr="00E40C28">
        <w:tc>
          <w:tcPr>
            <w:tcW w:w="936" w:type="dxa"/>
            <w:vAlign w:val="center"/>
          </w:tcPr>
          <w:p w14:paraId="78F84CA6" w14:textId="77777777" w:rsidR="00E06FBD" w:rsidRPr="00CD4AA3" w:rsidRDefault="00E06FBD" w:rsidP="00E40C28">
            <w:pPr>
              <w:pStyle w:val="MDPI42tablebody"/>
              <w:spacing w:line="240" w:lineRule="auto"/>
              <w:jc w:val="left"/>
              <w:rPr>
                <w:sz w:val="18"/>
                <w:szCs w:val="18"/>
              </w:rPr>
            </w:pPr>
            <w:r w:rsidRPr="00CD4AA3">
              <w:rPr>
                <w:sz w:val="18"/>
                <w:szCs w:val="18"/>
              </w:rPr>
              <w:t>TLA</w:t>
            </w:r>
          </w:p>
        </w:tc>
        <w:tc>
          <w:tcPr>
            <w:tcW w:w="6921" w:type="dxa"/>
            <w:vAlign w:val="center"/>
          </w:tcPr>
          <w:p w14:paraId="68A1759D" w14:textId="77777777" w:rsidR="00E06FBD" w:rsidRPr="00CD4AA3" w:rsidRDefault="00E06FBD" w:rsidP="00E40C28">
            <w:pPr>
              <w:pStyle w:val="MDPI42tablebody"/>
              <w:spacing w:line="240" w:lineRule="auto"/>
              <w:jc w:val="left"/>
              <w:rPr>
                <w:sz w:val="18"/>
                <w:szCs w:val="18"/>
              </w:rPr>
            </w:pPr>
            <w:r w:rsidRPr="00CD4AA3">
              <w:rPr>
                <w:sz w:val="18"/>
                <w:szCs w:val="18"/>
              </w:rPr>
              <w:t>Three letter acronym</w:t>
            </w:r>
          </w:p>
        </w:tc>
      </w:tr>
      <w:tr w:rsidR="00E06FBD" w:rsidRPr="00CD4AA3" w14:paraId="28022D17" w14:textId="77777777" w:rsidTr="00E40C28">
        <w:tc>
          <w:tcPr>
            <w:tcW w:w="936" w:type="dxa"/>
            <w:vAlign w:val="center"/>
          </w:tcPr>
          <w:p w14:paraId="033E1AE1" w14:textId="77777777" w:rsidR="00E06FBD" w:rsidRPr="00CD4AA3" w:rsidRDefault="00E06FBD" w:rsidP="00E40C28">
            <w:pPr>
              <w:pStyle w:val="MDPI42tablebody"/>
              <w:spacing w:line="240" w:lineRule="auto"/>
              <w:jc w:val="left"/>
              <w:rPr>
                <w:sz w:val="18"/>
                <w:szCs w:val="18"/>
              </w:rPr>
            </w:pPr>
            <w:r w:rsidRPr="00CD4AA3">
              <w:rPr>
                <w:sz w:val="18"/>
                <w:szCs w:val="18"/>
              </w:rPr>
              <w:t>LD</w:t>
            </w:r>
          </w:p>
        </w:tc>
        <w:tc>
          <w:tcPr>
            <w:tcW w:w="6921" w:type="dxa"/>
            <w:vAlign w:val="center"/>
          </w:tcPr>
          <w:p w14:paraId="0099D161" w14:textId="77777777" w:rsidR="00E06FBD" w:rsidRPr="00CD4AA3" w:rsidRDefault="00E06FBD" w:rsidP="00E40C28">
            <w:pPr>
              <w:pStyle w:val="MDPI42tablebody"/>
              <w:spacing w:line="240" w:lineRule="auto"/>
              <w:jc w:val="left"/>
              <w:rPr>
                <w:sz w:val="18"/>
                <w:szCs w:val="18"/>
              </w:rPr>
            </w:pPr>
            <w:r w:rsidRPr="00CD4AA3">
              <w:rPr>
                <w:sz w:val="18"/>
                <w:szCs w:val="18"/>
              </w:rPr>
              <w:t>Linear dichroism</w:t>
            </w:r>
          </w:p>
        </w:tc>
      </w:tr>
    </w:tbl>
    <w:p w14:paraId="76889454" w14:textId="77777777" w:rsidR="00E06FBD" w:rsidRPr="00CD4AA3" w:rsidRDefault="00E06FBD" w:rsidP="00E06FBD">
      <w:pPr>
        <w:pStyle w:val="MDPI21heading1"/>
      </w:pPr>
      <w:r w:rsidRPr="00CD4AA3">
        <w:rPr>
          <w:szCs w:val="24"/>
        </w:rPr>
        <w:t>Appendix</w:t>
      </w:r>
      <w:r w:rsidRPr="00CD4AA3">
        <w:t xml:space="preserve"> A</w:t>
      </w:r>
    </w:p>
    <w:p w14:paraId="70AF446D" w14:textId="77777777" w:rsidR="00E06FBD" w:rsidRPr="00CD4AA3" w:rsidRDefault="00E06FBD" w:rsidP="00E06FBD">
      <w:pPr>
        <w:pStyle w:val="MDPI22heading2"/>
        <w:rPr>
          <w:noProof w:val="0"/>
        </w:rPr>
      </w:pPr>
      <w:r w:rsidRPr="00CD4AA3">
        <w:rPr>
          <w:rFonts w:eastAsia="URWPalladioL-Ital"/>
          <w:noProof w:val="0"/>
        </w:rPr>
        <w:t>Appendix A.1</w:t>
      </w:r>
    </w:p>
    <w:p w14:paraId="65F200E1" w14:textId="77777777" w:rsidR="00E06FBD" w:rsidRPr="00CD4AA3" w:rsidRDefault="00E06FBD" w:rsidP="00E06FBD">
      <w:pPr>
        <w:pStyle w:val="MDPI41tablecaption"/>
        <w:jc w:val="left"/>
      </w:pPr>
      <w:r w:rsidRPr="00CD4AA3">
        <w:rPr>
          <w:b/>
          <w:bCs/>
        </w:rPr>
        <w:lastRenderedPageBreak/>
        <w:t xml:space="preserve">Table A1. </w:t>
      </w:r>
      <w:r w:rsidRPr="00CD4AA3">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06FBD" w:rsidRPr="00CD4AA3" w14:paraId="0A770F17" w14:textId="77777777" w:rsidTr="00E40C28">
        <w:tc>
          <w:tcPr>
            <w:tcW w:w="2619" w:type="dxa"/>
            <w:tcBorders>
              <w:bottom w:val="single" w:sz="4" w:space="0" w:color="auto"/>
            </w:tcBorders>
            <w:vAlign w:val="center"/>
          </w:tcPr>
          <w:p w14:paraId="1018A1B1" w14:textId="77777777" w:rsidR="00E06FBD" w:rsidRPr="00CD4AA3" w:rsidRDefault="00E06FBD" w:rsidP="00E40C28">
            <w:pPr>
              <w:pStyle w:val="MDPI42tablebody"/>
              <w:spacing w:line="240" w:lineRule="auto"/>
              <w:rPr>
                <w:b/>
                <w:snapToGrid/>
              </w:rPr>
            </w:pPr>
            <w:r w:rsidRPr="00CD4AA3">
              <w:rPr>
                <w:b/>
                <w:snapToGrid/>
              </w:rPr>
              <w:t>Title 1</w:t>
            </w:r>
          </w:p>
        </w:tc>
        <w:tc>
          <w:tcPr>
            <w:tcW w:w="2619" w:type="dxa"/>
            <w:tcBorders>
              <w:bottom w:val="single" w:sz="4" w:space="0" w:color="auto"/>
            </w:tcBorders>
            <w:vAlign w:val="center"/>
          </w:tcPr>
          <w:p w14:paraId="1BFFB0A3" w14:textId="77777777" w:rsidR="00E06FBD" w:rsidRPr="00CD4AA3" w:rsidRDefault="00E06FBD" w:rsidP="00E40C28">
            <w:pPr>
              <w:pStyle w:val="MDPI42tablebody"/>
              <w:spacing w:line="240" w:lineRule="auto"/>
              <w:rPr>
                <w:b/>
                <w:snapToGrid/>
              </w:rPr>
            </w:pPr>
            <w:r w:rsidRPr="00CD4AA3">
              <w:rPr>
                <w:b/>
                <w:snapToGrid/>
              </w:rPr>
              <w:t>Title 2</w:t>
            </w:r>
          </w:p>
        </w:tc>
        <w:tc>
          <w:tcPr>
            <w:tcW w:w="2619" w:type="dxa"/>
            <w:tcBorders>
              <w:bottom w:val="single" w:sz="4" w:space="0" w:color="auto"/>
            </w:tcBorders>
            <w:vAlign w:val="center"/>
          </w:tcPr>
          <w:p w14:paraId="3B280C92" w14:textId="77777777" w:rsidR="00E06FBD" w:rsidRPr="00CD4AA3" w:rsidRDefault="00E06FBD" w:rsidP="00E40C28">
            <w:pPr>
              <w:pStyle w:val="MDPI42tablebody"/>
              <w:spacing w:line="240" w:lineRule="auto"/>
              <w:rPr>
                <w:b/>
                <w:snapToGrid/>
              </w:rPr>
            </w:pPr>
            <w:r w:rsidRPr="00CD4AA3">
              <w:rPr>
                <w:b/>
                <w:snapToGrid/>
              </w:rPr>
              <w:t>Title 3</w:t>
            </w:r>
          </w:p>
        </w:tc>
      </w:tr>
      <w:tr w:rsidR="00E06FBD" w:rsidRPr="00CD4AA3" w14:paraId="490B0503" w14:textId="77777777" w:rsidTr="00E40C28">
        <w:tc>
          <w:tcPr>
            <w:tcW w:w="2619" w:type="dxa"/>
            <w:vAlign w:val="center"/>
          </w:tcPr>
          <w:p w14:paraId="148A94DD" w14:textId="77777777" w:rsidR="00E06FBD" w:rsidRPr="00CD4AA3" w:rsidRDefault="00E06FBD" w:rsidP="00E40C28">
            <w:pPr>
              <w:pStyle w:val="MDPI42tablebody"/>
              <w:spacing w:line="240" w:lineRule="auto"/>
            </w:pPr>
            <w:r w:rsidRPr="00CD4AA3">
              <w:t>entry 1</w:t>
            </w:r>
          </w:p>
        </w:tc>
        <w:tc>
          <w:tcPr>
            <w:tcW w:w="2619" w:type="dxa"/>
            <w:vAlign w:val="center"/>
          </w:tcPr>
          <w:p w14:paraId="237D9BE8" w14:textId="77777777" w:rsidR="00E06FBD" w:rsidRPr="00CD4AA3" w:rsidRDefault="00E06FBD" w:rsidP="00E40C28">
            <w:pPr>
              <w:pStyle w:val="MDPI42tablebody"/>
              <w:spacing w:line="240" w:lineRule="auto"/>
            </w:pPr>
            <w:r w:rsidRPr="00CD4AA3">
              <w:t>data</w:t>
            </w:r>
          </w:p>
        </w:tc>
        <w:tc>
          <w:tcPr>
            <w:tcW w:w="2619" w:type="dxa"/>
            <w:vAlign w:val="center"/>
          </w:tcPr>
          <w:p w14:paraId="24D2E0E9" w14:textId="77777777" w:rsidR="00E06FBD" w:rsidRPr="00CD4AA3" w:rsidRDefault="00E06FBD" w:rsidP="00E40C28">
            <w:pPr>
              <w:pStyle w:val="MDPI42tablebody"/>
              <w:spacing w:line="240" w:lineRule="auto"/>
            </w:pPr>
            <w:r w:rsidRPr="00CD4AA3">
              <w:t>data</w:t>
            </w:r>
          </w:p>
        </w:tc>
      </w:tr>
      <w:tr w:rsidR="00E06FBD" w:rsidRPr="00CD4AA3" w14:paraId="4BB9A4F4" w14:textId="77777777" w:rsidTr="00E40C28">
        <w:tc>
          <w:tcPr>
            <w:tcW w:w="2619" w:type="dxa"/>
            <w:vAlign w:val="center"/>
          </w:tcPr>
          <w:p w14:paraId="46CC3109" w14:textId="77777777" w:rsidR="00E06FBD" w:rsidRPr="00CD4AA3" w:rsidRDefault="00E06FBD" w:rsidP="00E40C28">
            <w:pPr>
              <w:pStyle w:val="MDPI42tablebody"/>
              <w:spacing w:line="240" w:lineRule="auto"/>
            </w:pPr>
            <w:r w:rsidRPr="00CD4AA3">
              <w:t>entry 2</w:t>
            </w:r>
          </w:p>
        </w:tc>
        <w:tc>
          <w:tcPr>
            <w:tcW w:w="2619" w:type="dxa"/>
            <w:vAlign w:val="center"/>
          </w:tcPr>
          <w:p w14:paraId="22820428" w14:textId="77777777" w:rsidR="00E06FBD" w:rsidRPr="00CD4AA3" w:rsidRDefault="00E06FBD" w:rsidP="00E40C28">
            <w:pPr>
              <w:pStyle w:val="MDPI42tablebody"/>
              <w:spacing w:line="240" w:lineRule="auto"/>
            </w:pPr>
            <w:r w:rsidRPr="00CD4AA3">
              <w:t>data</w:t>
            </w:r>
          </w:p>
        </w:tc>
        <w:tc>
          <w:tcPr>
            <w:tcW w:w="2619" w:type="dxa"/>
            <w:vAlign w:val="center"/>
          </w:tcPr>
          <w:p w14:paraId="70E63CDC" w14:textId="77777777" w:rsidR="00E06FBD" w:rsidRPr="009458C1" w:rsidRDefault="00E06FBD" w:rsidP="00E40C28">
            <w:pPr>
              <w:pStyle w:val="MDPI42tablebody"/>
              <w:spacing w:line="240" w:lineRule="auto"/>
              <w:rPr>
                <w:rFonts w:eastAsiaTheme="minorEastAsia"/>
                <w:lang w:eastAsia="zh-CN"/>
              </w:rPr>
            </w:pPr>
            <w:r w:rsidRPr="00CD4AA3">
              <w:t>data</w:t>
            </w:r>
          </w:p>
        </w:tc>
      </w:tr>
      <w:bookmarkEnd w:id="16"/>
    </w:tbl>
    <w:p w14:paraId="2BFA072C" w14:textId="77777777" w:rsidR="009F6834" w:rsidRDefault="009F6834">
      <w:pPr>
        <w:spacing w:line="240" w:lineRule="auto"/>
        <w:jc w:val="left"/>
        <w:rPr>
          <w:rFonts w:eastAsia="Times New Roman"/>
          <w:b/>
          <w:snapToGrid w:val="0"/>
          <w:sz w:val="24"/>
          <w:szCs w:val="22"/>
          <w:lang w:eastAsia="de-DE" w:bidi="en-US"/>
        </w:rPr>
      </w:pPr>
      <w:r>
        <w:br w:type="page"/>
      </w:r>
    </w:p>
    <w:p w14:paraId="31F1F75B" w14:textId="77777777" w:rsidR="004C6E5E" w:rsidRPr="00CD4AA3" w:rsidRDefault="004C6E5E" w:rsidP="00E06FBD">
      <w:pPr>
        <w:pStyle w:val="MDPI21heading1"/>
      </w:pPr>
      <w:r w:rsidRPr="00CD4AA3">
        <w:lastRenderedPageBreak/>
        <w:t>Appendix B</w:t>
      </w:r>
    </w:p>
    <w:p w14:paraId="2AAB25C4" w14:textId="77777777" w:rsidR="004C6E5E" w:rsidRPr="00CD4AA3" w:rsidRDefault="004C6E5E" w:rsidP="00E06FBD">
      <w:pPr>
        <w:pStyle w:val="MDPI31text"/>
      </w:pPr>
      <w:r w:rsidRPr="00CD4AA3">
        <w:t xml:space="preserve">All appendix sections must </w:t>
      </w:r>
      <w:r w:rsidR="00C11B39" w:rsidRPr="00CD4AA3">
        <w:t>be cited in the main text. In the appendices, Figures, Tables, etc. should be labeled starting with “A”—e.g., Figure A1, Figure A2, etc.</w:t>
      </w:r>
    </w:p>
    <w:p w14:paraId="02D4A387" w14:textId="77777777" w:rsidR="004C6E5E" w:rsidRPr="00CD4AA3" w:rsidRDefault="004C6E5E" w:rsidP="00E06FBD">
      <w:pPr>
        <w:pStyle w:val="MDPI21heading1"/>
        <w:ind w:left="0"/>
      </w:pPr>
      <w:r w:rsidRPr="00CD4AA3">
        <w:t>References</w:t>
      </w:r>
    </w:p>
    <w:p w14:paraId="78EE7421" w14:textId="77777777" w:rsidR="004C6E5E" w:rsidRPr="00CD4AA3" w:rsidRDefault="004C6E5E" w:rsidP="00E06FBD">
      <w:pPr>
        <w:pStyle w:val="MDPI81references"/>
        <w:numPr>
          <w:ilvl w:val="0"/>
          <w:numId w:val="0"/>
        </w:numPr>
        <w:ind w:left="425"/>
      </w:pPr>
    </w:p>
    <w:p w14:paraId="6EEA0747" w14:textId="77777777" w:rsidR="004C6E5E" w:rsidRPr="00CD4AA3" w:rsidRDefault="004C6E5E" w:rsidP="00E06FBD">
      <w:pPr>
        <w:pStyle w:val="MDPI81references"/>
        <w:numPr>
          <w:ilvl w:val="0"/>
          <w:numId w:val="4"/>
        </w:numPr>
        <w:ind w:left="425" w:hanging="425"/>
      </w:pPr>
      <w:r w:rsidRPr="00CD4AA3">
        <w:t xml:space="preserve">Author 1, A.B.; Author 2, C.D. Title of the article. </w:t>
      </w:r>
      <w:r w:rsidRPr="00CD4AA3">
        <w:rPr>
          <w:i/>
        </w:rPr>
        <w:t>Abbreviated Journal Name</w:t>
      </w:r>
      <w:r w:rsidRPr="00CD4AA3">
        <w:t xml:space="preserve"> </w:t>
      </w:r>
      <w:r w:rsidRPr="00CD4AA3">
        <w:rPr>
          <w:b/>
        </w:rPr>
        <w:t>Year</w:t>
      </w:r>
      <w:r w:rsidRPr="00CD4AA3">
        <w:t xml:space="preserve">, </w:t>
      </w:r>
      <w:r w:rsidRPr="00CD4AA3">
        <w:rPr>
          <w:i/>
        </w:rPr>
        <w:t>Volume</w:t>
      </w:r>
      <w:r w:rsidRPr="00CD4AA3">
        <w:t>, page range.</w:t>
      </w:r>
    </w:p>
    <w:p w14:paraId="23262136" w14:textId="77777777" w:rsidR="004C6E5E" w:rsidRPr="00CD4AA3" w:rsidRDefault="004C6E5E" w:rsidP="00E06FBD">
      <w:pPr>
        <w:pStyle w:val="MDPI81references"/>
        <w:numPr>
          <w:ilvl w:val="0"/>
          <w:numId w:val="4"/>
        </w:numPr>
        <w:ind w:left="425" w:hanging="425"/>
      </w:pPr>
      <w:r w:rsidRPr="00CD4AA3">
        <w:t xml:space="preserve">Author 1, A.; Author 2, B. Title of the chapter. In </w:t>
      </w:r>
      <w:r w:rsidRPr="00CD4AA3">
        <w:rPr>
          <w:i/>
        </w:rPr>
        <w:t>Book Title</w:t>
      </w:r>
      <w:r w:rsidRPr="00CD4AA3">
        <w:t>, 2nd ed.; Editor 1, A., Editor 2, B., Eds.; Publisher: Publisher Location, Country, 2007; Volume 3, pp. 154–196.</w:t>
      </w:r>
    </w:p>
    <w:p w14:paraId="08D4D62F" w14:textId="77777777" w:rsidR="004C6E5E" w:rsidRPr="00CD4AA3" w:rsidRDefault="004C6E5E" w:rsidP="00E06FBD">
      <w:pPr>
        <w:pStyle w:val="MDPI81references"/>
        <w:numPr>
          <w:ilvl w:val="0"/>
          <w:numId w:val="4"/>
        </w:numPr>
        <w:ind w:left="425" w:hanging="425"/>
      </w:pPr>
      <w:r w:rsidRPr="00CD4AA3">
        <w:t xml:space="preserve">Author 1, A.; Author 2, B. </w:t>
      </w:r>
      <w:r w:rsidRPr="00CD4AA3">
        <w:rPr>
          <w:i/>
        </w:rPr>
        <w:t>Book Title</w:t>
      </w:r>
      <w:r w:rsidRPr="00CD4AA3">
        <w:t>, 3rd ed.; Publisher: Publisher Location, Country, 2008; pp. 154–196.</w:t>
      </w:r>
    </w:p>
    <w:p w14:paraId="68297A13" w14:textId="77777777" w:rsidR="004C6E5E" w:rsidRPr="00CD4AA3" w:rsidRDefault="004C6E5E" w:rsidP="00E06FBD">
      <w:pPr>
        <w:pStyle w:val="MDPI81references"/>
        <w:numPr>
          <w:ilvl w:val="0"/>
          <w:numId w:val="3"/>
        </w:numPr>
        <w:ind w:left="425" w:hanging="425"/>
      </w:pPr>
      <w:r w:rsidRPr="00CD4AA3">
        <w:t xml:space="preserve">Author 1, A.B.; Author 2, C. Title of Unpublished Work. </w:t>
      </w:r>
      <w:r w:rsidRPr="00CD4AA3">
        <w:rPr>
          <w:i/>
        </w:rPr>
        <w:t>Abbreviated Journal Name</w:t>
      </w:r>
      <w:r w:rsidRPr="00CD4AA3">
        <w:t xml:space="preserve"> </w:t>
      </w:r>
      <w:r w:rsidR="00404C1C" w:rsidRPr="00CD4AA3">
        <w:t>year,</w:t>
      </w:r>
      <w:r w:rsidR="00404C1C" w:rsidRPr="00CD4AA3">
        <w:rPr>
          <w:i/>
        </w:rPr>
        <w:t xml:space="preserve"> phrase indicating stage of publication (submitted; accepted; in press)</w:t>
      </w:r>
      <w:r w:rsidRPr="00CD4AA3">
        <w:t>.</w:t>
      </w:r>
    </w:p>
    <w:p w14:paraId="1A3D232A" w14:textId="77777777" w:rsidR="004C6E5E" w:rsidRPr="00CD4AA3" w:rsidRDefault="004C6E5E" w:rsidP="00E06FBD">
      <w:pPr>
        <w:pStyle w:val="MDPI81references"/>
        <w:numPr>
          <w:ilvl w:val="0"/>
          <w:numId w:val="3"/>
        </w:numPr>
        <w:ind w:left="425" w:hanging="425"/>
      </w:pPr>
      <w:r w:rsidRPr="00CD4AA3">
        <w:t>Author 1, A.B. (University, City, State, Country); Author 2, C. (Institute, City, State, Country). Personal communication, 2012.</w:t>
      </w:r>
    </w:p>
    <w:p w14:paraId="367ACA31" w14:textId="77777777" w:rsidR="004C6E5E" w:rsidRPr="00CD4AA3" w:rsidRDefault="004C6E5E" w:rsidP="00E06FBD">
      <w:pPr>
        <w:pStyle w:val="MDPI81references"/>
        <w:numPr>
          <w:ilvl w:val="0"/>
          <w:numId w:val="3"/>
        </w:numPr>
        <w:ind w:left="425" w:hanging="425"/>
      </w:pPr>
      <w:r w:rsidRPr="00CD4AA3">
        <w:t xml:space="preserve">Author 1, A.B.; Author 2, C.D.; Author 3, E.F. Title of Presentation. </w:t>
      </w:r>
      <w:r w:rsidR="00404C1C" w:rsidRPr="00CD4AA3">
        <w:t>In Proceedings of the Name of the Conference, Location of Conference, Country, Date of Conference (Day Month Year).</w:t>
      </w:r>
    </w:p>
    <w:p w14:paraId="1FAB7BAA" w14:textId="77777777" w:rsidR="004C6E5E" w:rsidRPr="00CD4AA3" w:rsidRDefault="004C6E5E" w:rsidP="00E06FBD">
      <w:pPr>
        <w:pStyle w:val="MDPI81references"/>
        <w:numPr>
          <w:ilvl w:val="0"/>
          <w:numId w:val="3"/>
        </w:numPr>
        <w:ind w:left="425" w:hanging="425"/>
      </w:pPr>
      <w:r w:rsidRPr="00CD4AA3">
        <w:t>Author 1, A.B. Title of Thesis. Level of Thesis, Degree-Granting University, Location of University, Date of Completion.</w:t>
      </w:r>
    </w:p>
    <w:p w14:paraId="10B3F5A3" w14:textId="77777777" w:rsidR="00BF59D7" w:rsidRPr="00CD4AA3" w:rsidRDefault="004C6E5E" w:rsidP="00E06FBD">
      <w:pPr>
        <w:pStyle w:val="MDPI81references"/>
        <w:numPr>
          <w:ilvl w:val="0"/>
          <w:numId w:val="3"/>
        </w:numPr>
        <w:ind w:left="425" w:hanging="425"/>
      </w:pPr>
      <w:r w:rsidRPr="00CD4AA3">
        <w:t>Title of Site. Available online: URL (accessed on Day Month Year).</w:t>
      </w:r>
    </w:p>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2"/>
      <w:headerReference w:type="default" r:id="rId23"/>
      <w:headerReference w:type="first" r:id="rId24"/>
      <w:footerReference w:type="first" r:id="rId25"/>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1455A0" w14:textId="77777777" w:rsidR="00E7316D" w:rsidRPr="00CD4AA3" w:rsidRDefault="00E7316D">
      <w:pPr>
        <w:spacing w:line="240" w:lineRule="auto"/>
      </w:pPr>
      <w:r w:rsidRPr="00CD4AA3">
        <w:separator/>
      </w:r>
    </w:p>
  </w:endnote>
  <w:endnote w:type="continuationSeparator" w:id="0">
    <w:p w14:paraId="0C579388" w14:textId="77777777" w:rsidR="00E7316D" w:rsidRPr="00CD4AA3" w:rsidRDefault="00E7316D">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URWPalladioL-Ital">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03282" w14:textId="77777777" w:rsidR="00E7316D" w:rsidRPr="00CD4AA3" w:rsidRDefault="00E7316D">
      <w:pPr>
        <w:spacing w:line="240" w:lineRule="auto"/>
      </w:pPr>
      <w:r w:rsidRPr="00CD4AA3">
        <w:separator/>
      </w:r>
    </w:p>
  </w:footnote>
  <w:footnote w:type="continuationSeparator" w:id="0">
    <w:p w14:paraId="580C5C94" w14:textId="77777777" w:rsidR="00E7316D" w:rsidRPr="00CD4AA3" w:rsidRDefault="00E7316D">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791052084">
    <w:abstractNumId w:val="11"/>
  </w:num>
  <w:num w:numId="2" w16cid:durableId="1063026102">
    <w:abstractNumId w:val="15"/>
  </w:num>
  <w:num w:numId="3" w16cid:durableId="316494999">
    <w:abstractNumId w:val="10"/>
  </w:num>
  <w:num w:numId="4" w16cid:durableId="17607840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55014571">
    <w:abstractNumId w:val="12"/>
  </w:num>
  <w:num w:numId="6" w16cid:durableId="1188175287">
    <w:abstractNumId w:val="19"/>
  </w:num>
  <w:num w:numId="7" w16cid:durableId="2087147554">
    <w:abstractNumId w:val="8"/>
  </w:num>
  <w:num w:numId="8" w16cid:durableId="411856133">
    <w:abstractNumId w:val="19"/>
  </w:num>
  <w:num w:numId="9" w16cid:durableId="1729376560">
    <w:abstractNumId w:val="8"/>
  </w:num>
  <w:num w:numId="10" w16cid:durableId="157118024">
    <w:abstractNumId w:val="19"/>
  </w:num>
  <w:num w:numId="11" w16cid:durableId="2067875541">
    <w:abstractNumId w:val="8"/>
  </w:num>
  <w:num w:numId="12" w16cid:durableId="490372820">
    <w:abstractNumId w:val="26"/>
  </w:num>
  <w:num w:numId="13" w16cid:durableId="1839615243">
    <w:abstractNumId w:val="19"/>
  </w:num>
  <w:num w:numId="14" w16cid:durableId="215162320">
    <w:abstractNumId w:val="8"/>
  </w:num>
  <w:num w:numId="15" w16cid:durableId="505630209">
    <w:abstractNumId w:val="6"/>
  </w:num>
  <w:num w:numId="16" w16cid:durableId="1538661573">
    <w:abstractNumId w:val="18"/>
  </w:num>
  <w:num w:numId="17" w16cid:durableId="1816334439">
    <w:abstractNumId w:val="6"/>
  </w:num>
  <w:num w:numId="18" w16cid:durableId="700974915">
    <w:abstractNumId w:val="19"/>
  </w:num>
  <w:num w:numId="19" w16cid:durableId="61878153">
    <w:abstractNumId w:val="8"/>
  </w:num>
  <w:num w:numId="20" w16cid:durableId="1584757215">
    <w:abstractNumId w:val="6"/>
  </w:num>
  <w:num w:numId="21" w16cid:durableId="1136875324">
    <w:abstractNumId w:val="14"/>
  </w:num>
  <w:num w:numId="22" w16cid:durableId="592127143">
    <w:abstractNumId w:val="9"/>
  </w:num>
  <w:num w:numId="23" w16cid:durableId="378743800">
    <w:abstractNumId w:val="16"/>
  </w:num>
  <w:num w:numId="24" w16cid:durableId="1138183456">
    <w:abstractNumId w:val="22"/>
  </w:num>
  <w:num w:numId="25" w16cid:durableId="935795064">
    <w:abstractNumId w:val="20"/>
  </w:num>
  <w:num w:numId="26" w16cid:durableId="1670868622">
    <w:abstractNumId w:val="17"/>
  </w:num>
  <w:num w:numId="27" w16cid:durableId="1911622788">
    <w:abstractNumId w:val="13"/>
  </w:num>
  <w:num w:numId="28" w16cid:durableId="1061363266">
    <w:abstractNumId w:val="1"/>
  </w:num>
  <w:num w:numId="29" w16cid:durableId="1478306387">
    <w:abstractNumId w:val="23"/>
  </w:num>
  <w:num w:numId="30" w16cid:durableId="50035746">
    <w:abstractNumId w:val="0"/>
  </w:num>
  <w:num w:numId="31" w16cid:durableId="486820524">
    <w:abstractNumId w:val="2"/>
  </w:num>
  <w:num w:numId="32" w16cid:durableId="999233061">
    <w:abstractNumId w:val="24"/>
  </w:num>
  <w:num w:numId="33" w16cid:durableId="256866663">
    <w:abstractNumId w:val="25"/>
  </w:num>
  <w:num w:numId="34" w16cid:durableId="1980915879">
    <w:abstractNumId w:val="4"/>
  </w:num>
  <w:num w:numId="35" w16cid:durableId="1952515205">
    <w:abstractNumId w:val="7"/>
  </w:num>
  <w:num w:numId="36" w16cid:durableId="1114591692">
    <w:abstractNumId w:val="27"/>
  </w:num>
  <w:num w:numId="37" w16cid:durableId="1934581073">
    <w:abstractNumId w:val="21"/>
  </w:num>
  <w:num w:numId="38" w16cid:durableId="2097240222">
    <w:abstractNumId w:val="5"/>
  </w:num>
  <w:num w:numId="39" w16cid:durableId="18641234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11E12"/>
    <w:rsid w:val="0001595D"/>
    <w:rsid w:val="000257DE"/>
    <w:rsid w:val="00027CF7"/>
    <w:rsid w:val="00030104"/>
    <w:rsid w:val="00034AB9"/>
    <w:rsid w:val="000637B7"/>
    <w:rsid w:val="00065A19"/>
    <w:rsid w:val="00075F44"/>
    <w:rsid w:val="00092E54"/>
    <w:rsid w:val="0009490C"/>
    <w:rsid w:val="00094B97"/>
    <w:rsid w:val="000A7C6F"/>
    <w:rsid w:val="000E1C09"/>
    <w:rsid w:val="000E3BFB"/>
    <w:rsid w:val="000F4B8E"/>
    <w:rsid w:val="000F5994"/>
    <w:rsid w:val="00102F87"/>
    <w:rsid w:val="00137969"/>
    <w:rsid w:val="00154482"/>
    <w:rsid w:val="001564D6"/>
    <w:rsid w:val="00162C92"/>
    <w:rsid w:val="00170025"/>
    <w:rsid w:val="00174360"/>
    <w:rsid w:val="00176CCD"/>
    <w:rsid w:val="00177F6D"/>
    <w:rsid w:val="001954EE"/>
    <w:rsid w:val="0019762C"/>
    <w:rsid w:val="001A2FC6"/>
    <w:rsid w:val="001B294B"/>
    <w:rsid w:val="001B610B"/>
    <w:rsid w:val="001B6C20"/>
    <w:rsid w:val="001C2990"/>
    <w:rsid w:val="001C56C9"/>
    <w:rsid w:val="001E2AEB"/>
    <w:rsid w:val="001F09DC"/>
    <w:rsid w:val="0020063B"/>
    <w:rsid w:val="00220758"/>
    <w:rsid w:val="002269F1"/>
    <w:rsid w:val="00246AC3"/>
    <w:rsid w:val="002555C7"/>
    <w:rsid w:val="002756BA"/>
    <w:rsid w:val="002758FA"/>
    <w:rsid w:val="0027592B"/>
    <w:rsid w:val="00281F9B"/>
    <w:rsid w:val="0028201A"/>
    <w:rsid w:val="002869F5"/>
    <w:rsid w:val="002925DE"/>
    <w:rsid w:val="00295161"/>
    <w:rsid w:val="002A6065"/>
    <w:rsid w:val="002F4977"/>
    <w:rsid w:val="0031005E"/>
    <w:rsid w:val="00326141"/>
    <w:rsid w:val="00333919"/>
    <w:rsid w:val="0033560A"/>
    <w:rsid w:val="003441BE"/>
    <w:rsid w:val="003511D0"/>
    <w:rsid w:val="003513FA"/>
    <w:rsid w:val="0036310D"/>
    <w:rsid w:val="0037197F"/>
    <w:rsid w:val="00381540"/>
    <w:rsid w:val="00384102"/>
    <w:rsid w:val="003A71F8"/>
    <w:rsid w:val="003F0BEA"/>
    <w:rsid w:val="003F7759"/>
    <w:rsid w:val="00400880"/>
    <w:rsid w:val="00401D30"/>
    <w:rsid w:val="00404C1C"/>
    <w:rsid w:val="00431CE4"/>
    <w:rsid w:val="00450250"/>
    <w:rsid w:val="004639FC"/>
    <w:rsid w:val="00477924"/>
    <w:rsid w:val="004A1D08"/>
    <w:rsid w:val="004A2863"/>
    <w:rsid w:val="004A2FC2"/>
    <w:rsid w:val="004A668F"/>
    <w:rsid w:val="004C6599"/>
    <w:rsid w:val="004C6E5E"/>
    <w:rsid w:val="004E15A9"/>
    <w:rsid w:val="004E2CD6"/>
    <w:rsid w:val="004F123A"/>
    <w:rsid w:val="004F284E"/>
    <w:rsid w:val="00510A89"/>
    <w:rsid w:val="00530F02"/>
    <w:rsid w:val="0053265C"/>
    <w:rsid w:val="0053275D"/>
    <w:rsid w:val="005432EC"/>
    <w:rsid w:val="00545B32"/>
    <w:rsid w:val="005469C6"/>
    <w:rsid w:val="005676E4"/>
    <w:rsid w:val="00574D41"/>
    <w:rsid w:val="00590D9E"/>
    <w:rsid w:val="00596328"/>
    <w:rsid w:val="005A0BB1"/>
    <w:rsid w:val="005A12C0"/>
    <w:rsid w:val="005B1F17"/>
    <w:rsid w:val="005C308B"/>
    <w:rsid w:val="005D3F8C"/>
    <w:rsid w:val="005E1D1B"/>
    <w:rsid w:val="005E1DA0"/>
    <w:rsid w:val="005E560D"/>
    <w:rsid w:val="005F29A4"/>
    <w:rsid w:val="005F7C8E"/>
    <w:rsid w:val="00610359"/>
    <w:rsid w:val="00616BEE"/>
    <w:rsid w:val="00642F63"/>
    <w:rsid w:val="006507D9"/>
    <w:rsid w:val="00660603"/>
    <w:rsid w:val="0066620F"/>
    <w:rsid w:val="00682B5B"/>
    <w:rsid w:val="00692393"/>
    <w:rsid w:val="00694833"/>
    <w:rsid w:val="006A440B"/>
    <w:rsid w:val="006B1ECD"/>
    <w:rsid w:val="006D3DC8"/>
    <w:rsid w:val="006E752E"/>
    <w:rsid w:val="00700658"/>
    <w:rsid w:val="00702053"/>
    <w:rsid w:val="007068C8"/>
    <w:rsid w:val="0072582F"/>
    <w:rsid w:val="007506B7"/>
    <w:rsid w:val="00760C3D"/>
    <w:rsid w:val="00763027"/>
    <w:rsid w:val="007816D3"/>
    <w:rsid w:val="00783AE9"/>
    <w:rsid w:val="00784CAA"/>
    <w:rsid w:val="0078683C"/>
    <w:rsid w:val="007A31C1"/>
    <w:rsid w:val="007B2DA0"/>
    <w:rsid w:val="007B37F8"/>
    <w:rsid w:val="007B7C7B"/>
    <w:rsid w:val="007B7F68"/>
    <w:rsid w:val="007C2EAE"/>
    <w:rsid w:val="007C3134"/>
    <w:rsid w:val="007F76F9"/>
    <w:rsid w:val="00805A65"/>
    <w:rsid w:val="00806BBF"/>
    <w:rsid w:val="008227F9"/>
    <w:rsid w:val="008228A6"/>
    <w:rsid w:val="00865AC6"/>
    <w:rsid w:val="00872065"/>
    <w:rsid w:val="008745C4"/>
    <w:rsid w:val="008873B0"/>
    <w:rsid w:val="008873CD"/>
    <w:rsid w:val="008A3117"/>
    <w:rsid w:val="008A6172"/>
    <w:rsid w:val="008B021B"/>
    <w:rsid w:val="008B3EC4"/>
    <w:rsid w:val="008C2CE5"/>
    <w:rsid w:val="008C508E"/>
    <w:rsid w:val="008E258B"/>
    <w:rsid w:val="008E3C95"/>
    <w:rsid w:val="008E6ADC"/>
    <w:rsid w:val="008F0484"/>
    <w:rsid w:val="00913E8D"/>
    <w:rsid w:val="00916578"/>
    <w:rsid w:val="00925C99"/>
    <w:rsid w:val="00926D47"/>
    <w:rsid w:val="00932C96"/>
    <w:rsid w:val="00943DEF"/>
    <w:rsid w:val="009458C1"/>
    <w:rsid w:val="009478A9"/>
    <w:rsid w:val="009604B8"/>
    <w:rsid w:val="00983BB1"/>
    <w:rsid w:val="00987214"/>
    <w:rsid w:val="009B0A4A"/>
    <w:rsid w:val="009B359F"/>
    <w:rsid w:val="009C17A8"/>
    <w:rsid w:val="009C4807"/>
    <w:rsid w:val="009C5C34"/>
    <w:rsid w:val="009D4968"/>
    <w:rsid w:val="009E23B9"/>
    <w:rsid w:val="009F4DE1"/>
    <w:rsid w:val="009F611F"/>
    <w:rsid w:val="009F6635"/>
    <w:rsid w:val="009F6834"/>
    <w:rsid w:val="009F70E6"/>
    <w:rsid w:val="00A0243A"/>
    <w:rsid w:val="00A13D05"/>
    <w:rsid w:val="00A15673"/>
    <w:rsid w:val="00A24EDA"/>
    <w:rsid w:val="00A27E57"/>
    <w:rsid w:val="00A44663"/>
    <w:rsid w:val="00A45B22"/>
    <w:rsid w:val="00A51948"/>
    <w:rsid w:val="00A56EED"/>
    <w:rsid w:val="00A6357A"/>
    <w:rsid w:val="00A67284"/>
    <w:rsid w:val="00A948FD"/>
    <w:rsid w:val="00AA7249"/>
    <w:rsid w:val="00AB3391"/>
    <w:rsid w:val="00AB74A1"/>
    <w:rsid w:val="00AC4B91"/>
    <w:rsid w:val="00AD5AD3"/>
    <w:rsid w:val="00AE0FF6"/>
    <w:rsid w:val="00AF1F6F"/>
    <w:rsid w:val="00B06B63"/>
    <w:rsid w:val="00B1540A"/>
    <w:rsid w:val="00B2285D"/>
    <w:rsid w:val="00B26C98"/>
    <w:rsid w:val="00B431CB"/>
    <w:rsid w:val="00B5508A"/>
    <w:rsid w:val="00B57EF0"/>
    <w:rsid w:val="00B63ABA"/>
    <w:rsid w:val="00B63D29"/>
    <w:rsid w:val="00B82442"/>
    <w:rsid w:val="00B8345C"/>
    <w:rsid w:val="00B8489B"/>
    <w:rsid w:val="00BB16DF"/>
    <w:rsid w:val="00BB7A11"/>
    <w:rsid w:val="00BC144E"/>
    <w:rsid w:val="00BD0DBD"/>
    <w:rsid w:val="00BD3C7A"/>
    <w:rsid w:val="00BD766D"/>
    <w:rsid w:val="00BE467E"/>
    <w:rsid w:val="00BE7D5F"/>
    <w:rsid w:val="00BF59D7"/>
    <w:rsid w:val="00C02122"/>
    <w:rsid w:val="00C11B39"/>
    <w:rsid w:val="00C12EEE"/>
    <w:rsid w:val="00C241F5"/>
    <w:rsid w:val="00C26E6E"/>
    <w:rsid w:val="00C30C95"/>
    <w:rsid w:val="00C40449"/>
    <w:rsid w:val="00C41444"/>
    <w:rsid w:val="00C542E4"/>
    <w:rsid w:val="00C70988"/>
    <w:rsid w:val="00C70ACE"/>
    <w:rsid w:val="00C7295F"/>
    <w:rsid w:val="00C82525"/>
    <w:rsid w:val="00C86460"/>
    <w:rsid w:val="00C8792B"/>
    <w:rsid w:val="00C91B3F"/>
    <w:rsid w:val="00C9498C"/>
    <w:rsid w:val="00CA3499"/>
    <w:rsid w:val="00CA7D33"/>
    <w:rsid w:val="00CC7E79"/>
    <w:rsid w:val="00CD37F6"/>
    <w:rsid w:val="00CD4AA3"/>
    <w:rsid w:val="00CE01AD"/>
    <w:rsid w:val="00CE5A6A"/>
    <w:rsid w:val="00CF41F6"/>
    <w:rsid w:val="00D06E59"/>
    <w:rsid w:val="00D23CF9"/>
    <w:rsid w:val="00D24D80"/>
    <w:rsid w:val="00D42181"/>
    <w:rsid w:val="00D42EAD"/>
    <w:rsid w:val="00D46E91"/>
    <w:rsid w:val="00D51EFB"/>
    <w:rsid w:val="00D6328B"/>
    <w:rsid w:val="00D640FA"/>
    <w:rsid w:val="00D72964"/>
    <w:rsid w:val="00D75304"/>
    <w:rsid w:val="00D82561"/>
    <w:rsid w:val="00D84453"/>
    <w:rsid w:val="00D8792F"/>
    <w:rsid w:val="00DA659C"/>
    <w:rsid w:val="00DA6E77"/>
    <w:rsid w:val="00DE0163"/>
    <w:rsid w:val="00E06FBD"/>
    <w:rsid w:val="00E07FEB"/>
    <w:rsid w:val="00E40C28"/>
    <w:rsid w:val="00E6297E"/>
    <w:rsid w:val="00E7316D"/>
    <w:rsid w:val="00E73F40"/>
    <w:rsid w:val="00E74659"/>
    <w:rsid w:val="00E77AED"/>
    <w:rsid w:val="00E8115C"/>
    <w:rsid w:val="00E90DCB"/>
    <w:rsid w:val="00E92B86"/>
    <w:rsid w:val="00E956C9"/>
    <w:rsid w:val="00EB3595"/>
    <w:rsid w:val="00EB547F"/>
    <w:rsid w:val="00EB55C5"/>
    <w:rsid w:val="00EC1084"/>
    <w:rsid w:val="00ED64FF"/>
    <w:rsid w:val="00EE48F2"/>
    <w:rsid w:val="00EE49EA"/>
    <w:rsid w:val="00F34FEE"/>
    <w:rsid w:val="00F35C65"/>
    <w:rsid w:val="00F46A0C"/>
    <w:rsid w:val="00F50778"/>
    <w:rsid w:val="00F80E55"/>
    <w:rsid w:val="00F86C71"/>
    <w:rsid w:val="00F94FAF"/>
    <w:rsid w:val="00FA13C2"/>
    <w:rsid w:val="00FA5F6E"/>
    <w:rsid w:val="00FC31F1"/>
    <w:rsid w:val="00FC5018"/>
    <w:rsid w:val="00FC5E59"/>
    <w:rsid w:val="00FC73C6"/>
    <w:rsid w:val="00FD292D"/>
    <w:rsid w:val="00FD5D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68D41E7-4366-473F-8EE5-EDEB828DD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img.mdpi.org/data/contributor-role-instruction.pdf"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38EEE8-7009-42AB-85C2-7152A0534E63}">
  <we:reference id="WA200001361" version="2.129.3.0" store="Omex" storeType="OMEX"/>
  <we:alternateReferences>
    <we:reference id="WA200001361" version="2.129.3.0" store="WA200001361" storeType="OMEX"/>
  </we:alternateReferences>
  <we:properties>
    <we:property name="paperpal-document-id" value="&quot;a3b3138c-25fe-4723-bfd7-d0141911c1f5&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inventions-template</Template>
  <TotalTime>331</TotalTime>
  <Pages>31</Pages>
  <Words>19275</Words>
  <Characters>109872</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14</cp:revision>
  <cp:lastPrinted>2025-10-09T06:39:00Z</cp:lastPrinted>
  <dcterms:created xsi:type="dcterms:W3CDTF">2025-10-09T06:28:00Z</dcterms:created>
  <dcterms:modified xsi:type="dcterms:W3CDTF">2025-10-1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